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713A30">
      <w:pPr>
        <w:pStyle w:val="Heading1"/>
        <w:numPr>
          <w:ilvl w:val="0"/>
          <w:numId w:val="35"/>
        </w:numPr>
        <w:jc w:val="both"/>
      </w:pPr>
      <w:r w:rsidRPr="001B440E">
        <w:lastRenderedPageBreak/>
        <w:t>Chapter 1: Introduction</w:t>
      </w:r>
    </w:p>
    <w:p w14:paraId="4D395028" w14:textId="77777777" w:rsidR="00D420CB" w:rsidRPr="003605A2" w:rsidRDefault="00D420CB" w:rsidP="00713A30">
      <w:pPr>
        <w:jc w:val="both"/>
        <w:rPr>
          <w:rFonts w:ascii="Times New Roman" w:hAnsi="Times New Roman" w:cs="Times New Roman"/>
        </w:rPr>
      </w:pPr>
    </w:p>
    <w:p w14:paraId="0E69B086" w14:textId="77777777" w:rsidR="002A54CB" w:rsidRPr="003605A2" w:rsidRDefault="002A54CB" w:rsidP="00713A30">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In order to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in order to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r w:rsidR="00C75749">
        <w:rPr>
          <w:rFonts w:ascii="Times New Roman" w:hAnsi="Times New Roman" w:cs="Times New Roman"/>
          <w:sz w:val="24"/>
          <w:szCs w:val="24"/>
        </w:rPr>
        <w:t xml:space="preserve">In the event that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b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713A30">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The analysis of employee and workforce data to reveal insights and provide recommendations to improve business outcomes</w:t>
      </w:r>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AC3C4C">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1E4F12A6" w:rsidR="00CC19AF" w:rsidRDefault="002A54CB" w:rsidP="00713A30">
      <w:pPr>
        <w:pStyle w:val="Heading1"/>
        <w:numPr>
          <w:ilvl w:val="0"/>
          <w:numId w:val="35"/>
        </w:numPr>
        <w:ind w:left="426" w:hanging="426"/>
        <w:jc w:val="both"/>
      </w:pPr>
      <w:r w:rsidRPr="003605A2">
        <w:t>Chapter 4: Methodology</w:t>
      </w:r>
    </w:p>
    <w:p w14:paraId="1A84887A" w14:textId="183C5F40" w:rsidR="00C7660B" w:rsidRDefault="00FE3B02" w:rsidP="00713A30">
      <w:pPr>
        <w:ind w:left="426"/>
        <w:jc w:val="both"/>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713A30">
      <w:pPr>
        <w:ind w:left="426"/>
        <w:jc w:val="both"/>
      </w:pPr>
    </w:p>
    <w:p w14:paraId="0DD2B01A" w14:textId="77777777" w:rsidR="00FF4757" w:rsidRPr="009E2E36" w:rsidRDefault="00FF4757" w:rsidP="00713A30">
      <w:pPr>
        <w:ind w:left="426"/>
        <w:jc w:val="both"/>
        <w:rPr>
          <w:b/>
          <w:bCs/>
        </w:rPr>
      </w:pPr>
      <w:r w:rsidRPr="009E2E36">
        <w:rPr>
          <w:b/>
          <w:bCs/>
        </w:rPr>
        <w:t xml:space="preserve">Dataset </w:t>
      </w:r>
    </w:p>
    <w:p w14:paraId="5B19F4D7" w14:textId="252F076B" w:rsidR="00FF4757" w:rsidRDefault="00FF4757" w:rsidP="00713A30">
      <w:pPr>
        <w:ind w:left="426"/>
        <w:jc w:val="both"/>
      </w:pPr>
      <w:r>
        <w:lastRenderedPageBreak/>
        <w:t>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in the area of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Default="00DB0C36" w:rsidP="00713A30">
      <w:pPr>
        <w:ind w:left="426"/>
        <w:jc w:val="both"/>
      </w:pPr>
    </w:p>
    <w:p w14:paraId="7F437081" w14:textId="38F58810" w:rsidR="000D5E25" w:rsidRPr="005344B5" w:rsidRDefault="000D5E25" w:rsidP="00713A30">
      <w:pPr>
        <w:ind w:left="426"/>
        <w:jc w:val="both"/>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713A30">
      <w:pPr>
        <w:ind w:left="426"/>
        <w:jc w:val="both"/>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FD73466" w14:textId="77777777" w:rsidR="008E61F1" w:rsidRDefault="00F4611D" w:rsidP="00713A30">
      <w:pPr>
        <w:keepNext/>
        <w:ind w:left="426"/>
        <w:jc w:val="both"/>
      </w:pPr>
      <w:r>
        <w:rPr>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Default="008E61F1" w:rsidP="00713A30">
      <w:pPr>
        <w:pStyle w:val="Caption"/>
        <w:jc w:val="both"/>
      </w:pPr>
      <w:r>
        <w:t xml:space="preserve">Figure </w:t>
      </w:r>
      <w:fldSimple w:instr=" SEQ Figure \* ARABIC ">
        <w:r w:rsidR="00AC3C4C">
          <w:rPr>
            <w:noProof/>
          </w:rPr>
          <w:t>2</w:t>
        </w:r>
      </w:fldSimple>
      <w:r>
        <w:t>- Python Libraries used for analysis</w:t>
      </w:r>
    </w:p>
    <w:p w14:paraId="7D99859B" w14:textId="6C163785" w:rsidR="00FA768E" w:rsidRDefault="00FA768E" w:rsidP="00713A30">
      <w:pPr>
        <w:ind w:left="426"/>
        <w:jc w:val="both"/>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713A30">
      <w:pPr>
        <w:pStyle w:val="ListParagraph"/>
        <w:numPr>
          <w:ilvl w:val="0"/>
          <w:numId w:val="40"/>
        </w:numPr>
        <w:jc w:val="both"/>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713A30">
      <w:pPr>
        <w:pStyle w:val="ListParagraph"/>
        <w:numPr>
          <w:ilvl w:val="0"/>
          <w:numId w:val="40"/>
        </w:numPr>
        <w:jc w:val="both"/>
      </w:pPr>
      <w:r>
        <w:t>NumPy</w:t>
      </w:r>
      <w:r w:rsidR="00140E6B">
        <w:t xml:space="preserve"> - used for calculations</w:t>
      </w:r>
      <w:r w:rsidR="005E668D">
        <w:t xml:space="preserve"> quickly and easily.</w:t>
      </w:r>
    </w:p>
    <w:p w14:paraId="78FD2A5B" w14:textId="2860DCF1" w:rsidR="000D5E25" w:rsidRDefault="00CF17DC" w:rsidP="00713A30">
      <w:pPr>
        <w:pStyle w:val="ListParagraph"/>
        <w:numPr>
          <w:ilvl w:val="0"/>
          <w:numId w:val="40"/>
        </w:numPr>
        <w:jc w:val="both"/>
      </w:pPr>
      <w:r>
        <w:t>Matplotlib</w:t>
      </w:r>
      <w:r w:rsidR="005E668D">
        <w:t xml:space="preserve"> - helps display graphs and visualisations of the data using pandas and </w:t>
      </w:r>
      <w:proofErr w:type="spellStart"/>
      <w:r w:rsidR="005E668D">
        <w:t>numpy</w:t>
      </w:r>
      <w:proofErr w:type="spellEnd"/>
      <w:r w:rsidR="005E668D">
        <w:t xml:space="preserve"> </w:t>
      </w:r>
    </w:p>
    <w:p w14:paraId="6EC7D43A" w14:textId="0ACB46AC" w:rsidR="00CF17DC" w:rsidRDefault="00E937B1" w:rsidP="00713A30">
      <w:pPr>
        <w:pStyle w:val="ListParagraph"/>
        <w:numPr>
          <w:ilvl w:val="0"/>
          <w:numId w:val="40"/>
        </w:numPr>
        <w:jc w:val="both"/>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713A30">
      <w:pPr>
        <w:pStyle w:val="ListParagraph"/>
        <w:numPr>
          <w:ilvl w:val="0"/>
          <w:numId w:val="40"/>
        </w:numPr>
        <w:jc w:val="both"/>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713A30">
      <w:pPr>
        <w:pStyle w:val="ListParagraph"/>
        <w:numPr>
          <w:ilvl w:val="0"/>
          <w:numId w:val="40"/>
        </w:numPr>
        <w:jc w:val="both"/>
      </w:pPr>
      <w:proofErr w:type="spellStart"/>
      <w:r>
        <w:t>Scipy</w:t>
      </w:r>
      <w:proofErr w:type="spellEnd"/>
      <w:r w:rsidR="00372933">
        <w:t xml:space="preserve"> - enables a programmer to implement</w:t>
      </w:r>
      <w:r w:rsidR="008820B8">
        <w:t xml:space="preserve"> statistics and other mathematical computations with python.</w:t>
      </w:r>
    </w:p>
    <w:p w14:paraId="6F2E6389" w14:textId="7DCD6553" w:rsidR="00585EBB" w:rsidRPr="00585EBB" w:rsidRDefault="00585EBB" w:rsidP="00713A30">
      <w:pPr>
        <w:pStyle w:val="ListParagraph"/>
        <w:numPr>
          <w:ilvl w:val="0"/>
          <w:numId w:val="40"/>
        </w:numPr>
        <w:jc w:val="both"/>
        <w:rPr>
          <w:color w:val="FF0000"/>
          <w:highlight w:val="yellow"/>
        </w:rPr>
      </w:pPr>
      <w:proofErr w:type="spellStart"/>
      <w:r w:rsidRPr="00585EBB">
        <w:rPr>
          <w:color w:val="FF0000"/>
          <w:highlight w:val="yellow"/>
        </w:rPr>
        <w:t>Keras</w:t>
      </w:r>
      <w:proofErr w:type="spellEnd"/>
    </w:p>
    <w:p w14:paraId="1F46EECA" w14:textId="77777777" w:rsidR="000D5E25" w:rsidRDefault="000D5E25" w:rsidP="00713A30">
      <w:pPr>
        <w:ind w:left="426"/>
        <w:jc w:val="both"/>
      </w:pPr>
    </w:p>
    <w:p w14:paraId="514DCB60" w14:textId="77777777" w:rsidR="00E849BE" w:rsidRDefault="00E849BE" w:rsidP="00713A30">
      <w:pPr>
        <w:ind w:left="426"/>
        <w:jc w:val="both"/>
        <w:rPr>
          <w:b/>
        </w:rPr>
      </w:pPr>
      <w:r>
        <w:rPr>
          <w:b/>
        </w:rPr>
        <w:lastRenderedPageBreak/>
        <w:t xml:space="preserve">Exploratory data analysis </w:t>
      </w:r>
    </w:p>
    <w:p w14:paraId="2F5BEF61" w14:textId="2131D8CA" w:rsidR="002E660E" w:rsidRDefault="00B61C1A" w:rsidP="00713A30">
      <w:pPr>
        <w:ind w:left="426"/>
        <w:jc w:val="both"/>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w:t>
      </w:r>
      <w:r w:rsidR="00F631E5">
        <w:rPr>
          <w:bCs/>
        </w:rPr>
        <w:t>shown</w:t>
      </w:r>
      <w:r w:rsidR="005744BC">
        <w:rPr>
          <w:bCs/>
        </w:rPr>
        <w:t xml:space="preserve">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713A30">
      <w:pPr>
        <w:keepNext/>
        <w:ind w:left="426"/>
        <w:jc w:val="both"/>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Default="005744BC" w:rsidP="00713A30">
      <w:pPr>
        <w:pStyle w:val="Caption"/>
        <w:jc w:val="both"/>
        <w:rPr>
          <w:bCs/>
        </w:rPr>
      </w:pPr>
      <w:r>
        <w:t xml:space="preserve">Figure </w:t>
      </w:r>
      <w:fldSimple w:instr=" SEQ Figure \* ARABIC ">
        <w:r w:rsidR="00AC3C4C">
          <w:rPr>
            <w:noProof/>
          </w:rPr>
          <w:t>3</w:t>
        </w:r>
      </w:fldSimple>
      <w:r>
        <w:t xml:space="preserve">- </w:t>
      </w:r>
      <w:r w:rsidRPr="00FE22AE">
        <w:t>Exploratory Data Analysis steps (Peng et al., 2021)</w:t>
      </w:r>
    </w:p>
    <w:p w14:paraId="3969C755" w14:textId="4B2A5186" w:rsidR="00E849BE" w:rsidRPr="00E849BE" w:rsidRDefault="00E849BE" w:rsidP="00713A30">
      <w:pPr>
        <w:ind w:left="426"/>
        <w:jc w:val="both"/>
        <w:rPr>
          <w:bCs/>
        </w:rPr>
      </w:pPr>
    </w:p>
    <w:p w14:paraId="38527422" w14:textId="502E0EFB" w:rsidR="001A4365" w:rsidRPr="008F0084" w:rsidRDefault="00663947" w:rsidP="00713A30">
      <w:pPr>
        <w:ind w:left="426"/>
        <w:jc w:val="both"/>
        <w:rPr>
          <w:b/>
        </w:rPr>
      </w:pPr>
      <w:r>
        <w:rPr>
          <w:b/>
        </w:rPr>
        <w:t>Encoding Data Types</w:t>
      </w:r>
    </w:p>
    <w:p w14:paraId="338FC5E3" w14:textId="19E9AB0A" w:rsidR="005344B5" w:rsidRDefault="008F0084" w:rsidP="00713A30">
      <w:pPr>
        <w:ind w:left="426"/>
        <w:jc w:val="both"/>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w:t>
      </w:r>
      <w:proofErr w:type="spellStart"/>
      <w:r w:rsidR="00716E12">
        <w:t>it’s</w:t>
      </w:r>
      <w:proofErr w:type="spellEnd"/>
      <w:r w:rsidR="00716E12">
        <w:t xml:space="preserve">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713A30">
      <w:pPr>
        <w:ind w:left="426"/>
        <w:jc w:val="both"/>
      </w:pPr>
    </w:p>
    <w:p w14:paraId="39EFEF53" w14:textId="77777777" w:rsidR="002830AE" w:rsidRPr="002830AE" w:rsidRDefault="002830AE" w:rsidP="00713A30">
      <w:pPr>
        <w:ind w:left="426"/>
        <w:jc w:val="both"/>
        <w:rPr>
          <w:b/>
          <w:bCs/>
        </w:rPr>
      </w:pPr>
      <w:r w:rsidRPr="002830AE">
        <w:rPr>
          <w:b/>
          <w:bCs/>
        </w:rPr>
        <w:t>Machine Learning Models</w:t>
      </w:r>
    </w:p>
    <w:p w14:paraId="4445D3DE" w14:textId="52471386" w:rsidR="00372952" w:rsidRDefault="002830AE" w:rsidP="00713A30">
      <w:pPr>
        <w:ind w:left="426"/>
        <w:jc w:val="both"/>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713A30">
      <w:pPr>
        <w:keepNext/>
        <w:ind w:left="426"/>
        <w:jc w:val="both"/>
      </w:pPr>
      <w:r w:rsidRPr="00074DCD">
        <w:rPr>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Default="00526333" w:rsidP="00713A30">
      <w:pPr>
        <w:pStyle w:val="Caption"/>
        <w:jc w:val="both"/>
      </w:pPr>
      <w:r>
        <w:t xml:space="preserve">Figure </w:t>
      </w:r>
      <w:fldSimple w:instr=" SEQ Figure \* ARABIC ">
        <w:r w:rsidR="00AC3C4C">
          <w:rPr>
            <w:noProof/>
          </w:rPr>
          <w:t>4</w:t>
        </w:r>
      </w:fldSimple>
      <w:r>
        <w:t xml:space="preserve"> - Articles and Models reference table</w:t>
      </w:r>
    </w:p>
    <w:p w14:paraId="04FC377B" w14:textId="7E22BDA6" w:rsidR="00C7660B" w:rsidRPr="006573DC" w:rsidRDefault="000A08CC" w:rsidP="00713A30">
      <w:pPr>
        <w:ind w:left="426"/>
        <w:jc w:val="both"/>
        <w:rPr>
          <w:b/>
          <w:bCs/>
        </w:rPr>
      </w:pPr>
      <w:r>
        <w:rPr>
          <w:b/>
          <w:bCs/>
        </w:rPr>
        <w:t xml:space="preserve">Algorithm </w:t>
      </w:r>
      <w:r w:rsidR="00FE7AEF">
        <w:rPr>
          <w:b/>
          <w:bCs/>
        </w:rPr>
        <w:t xml:space="preserve">1 - </w:t>
      </w:r>
      <w:r w:rsidR="00850E89" w:rsidRPr="006573DC">
        <w:rPr>
          <w:b/>
          <w:bCs/>
        </w:rPr>
        <w:t>Logistic Regression</w:t>
      </w:r>
    </w:p>
    <w:p w14:paraId="57985AE9" w14:textId="63BAE579" w:rsidR="00710B03" w:rsidRDefault="00FE7AEF" w:rsidP="00713A30">
      <w:pPr>
        <w:ind w:left="426"/>
        <w:jc w:val="both"/>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r w:rsidR="00F631E5">
        <w:t>Hyperparameter</w:t>
      </w:r>
      <w:r w:rsidR="00971A9F">
        <w:t xml:space="preserve">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3A30">
      <w:pPr>
        <w:ind w:left="426"/>
        <w:jc w:val="both"/>
      </w:pPr>
    </w:p>
    <w:p w14:paraId="6DA4DBB1" w14:textId="1FDE9FCC" w:rsidR="00850E89" w:rsidRPr="00AC6C64" w:rsidRDefault="005702A9" w:rsidP="00713A30">
      <w:pPr>
        <w:ind w:left="426"/>
        <w:jc w:val="both"/>
        <w:rPr>
          <w:b/>
          <w:bCs/>
        </w:rPr>
      </w:pPr>
      <w:r w:rsidRPr="00AC6C64">
        <w:rPr>
          <w:b/>
          <w:bCs/>
        </w:rPr>
        <w:t xml:space="preserve">Algorithm 2 - </w:t>
      </w:r>
      <w:r w:rsidR="00850E89" w:rsidRPr="00AC6C64">
        <w:rPr>
          <w:b/>
          <w:bCs/>
        </w:rPr>
        <w:t xml:space="preserve">Decision Trees </w:t>
      </w:r>
    </w:p>
    <w:p w14:paraId="0D7B79BC" w14:textId="5388EEFE" w:rsidR="00DD7A18" w:rsidRDefault="00483FE4" w:rsidP="00713A30">
      <w:pPr>
        <w:ind w:left="426"/>
        <w:jc w:val="both"/>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 xml:space="preserve">ped </w:t>
      </w:r>
      <w:r w:rsidR="00E32956">
        <w:lastRenderedPageBreak/>
        <w:t>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713A30">
      <w:pPr>
        <w:ind w:left="426"/>
        <w:jc w:val="both"/>
      </w:pPr>
      <w:r>
        <w:rPr>
          <w:b/>
          <w:bCs/>
          <w:color w:val="FF0000"/>
          <w:highlight w:val="yellow"/>
        </w:rPr>
        <w:t xml:space="preserve">Upload Zhang .. and check SVM / SVC  </w:t>
      </w:r>
    </w:p>
    <w:p w14:paraId="270ED025" w14:textId="043E1EE6" w:rsidR="005702A9" w:rsidRPr="00833625" w:rsidRDefault="005702A9" w:rsidP="00713A30">
      <w:pPr>
        <w:ind w:left="426"/>
        <w:jc w:val="both"/>
        <w:rPr>
          <w:b/>
          <w:bCs/>
        </w:rPr>
      </w:pPr>
      <w:r w:rsidRPr="00833625">
        <w:rPr>
          <w:b/>
          <w:bCs/>
        </w:rPr>
        <w:t xml:space="preserve">Algorithm 3 - </w:t>
      </w:r>
      <w:r w:rsidR="009445AD" w:rsidRPr="00833625">
        <w:rPr>
          <w:b/>
          <w:bCs/>
        </w:rPr>
        <w:t xml:space="preserve">Support Vector Machines </w:t>
      </w:r>
    </w:p>
    <w:p w14:paraId="5C222C9B" w14:textId="186CA16F" w:rsidR="00833625" w:rsidRDefault="000772EE" w:rsidP="00713A30">
      <w:pPr>
        <w:ind w:left="426"/>
        <w:jc w:val="both"/>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934829">
        <w:t xml:space="preserve">Scikit-learn documentation highly recommend that data used for SVM </w:t>
      </w:r>
      <w:r w:rsidR="0070059B">
        <w:t>analysis</w:t>
      </w:r>
      <w:r w:rsidR="00934829">
        <w:t xml:space="preserve"> be </w:t>
      </w:r>
      <w:r w:rsidR="0070059B">
        <w:t xml:space="preserve">scaled using the </w:t>
      </w:r>
      <w:proofErr w:type="spellStart"/>
      <w:r w:rsidR="0070059B">
        <w:t>StandardScaler</w:t>
      </w:r>
      <w:proofErr w:type="spellEnd"/>
      <w:r w:rsidR="0070059B">
        <w:t xml:space="preserve">(), and the author intends to follow this advice </w:t>
      </w:r>
      <w:r w:rsidR="0070059B">
        <w:fldChar w:fldCharType="begin"/>
      </w:r>
      <w:r w:rsidR="0070059B">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fldChar w:fldCharType="separate"/>
      </w:r>
      <w:r w:rsidR="0070059B" w:rsidRPr="0070059B">
        <w:rPr>
          <w:szCs w:val="24"/>
        </w:rPr>
        <w:t>(</w:t>
      </w:r>
      <w:r w:rsidR="0070059B" w:rsidRPr="0070059B">
        <w:rPr>
          <w:i/>
          <w:iCs/>
          <w:szCs w:val="24"/>
        </w:rPr>
        <w:t>1.4. Support Vector Machines — scikit-learn 1.3.0 documentation</w:t>
      </w:r>
      <w:r w:rsidR="0070059B" w:rsidRPr="0070059B">
        <w:rPr>
          <w:szCs w:val="24"/>
        </w:rPr>
        <w:t>, no date)</w:t>
      </w:r>
      <w:r w:rsidR="0070059B">
        <w:fldChar w:fldCharType="end"/>
      </w:r>
      <w:r w:rsidR="0070059B">
        <w:t xml:space="preserve">.  </w:t>
      </w:r>
      <w:r w:rsidR="00AA3756">
        <w:t xml:space="preserve">In terms of </w:t>
      </w:r>
      <w:r w:rsidR="00450F74">
        <w:t xml:space="preserve">other variables, </w:t>
      </w:r>
      <w:r w:rsidR="0010087E">
        <w:t xml:space="preserve">a range of kernels </w:t>
      </w:r>
      <w:r w:rsidR="003F776C">
        <w:t xml:space="preserve">are to be </w:t>
      </w:r>
      <w:r w:rsidR="0010087E">
        <w:t>applied to identify which is the most suitabl</w:t>
      </w:r>
      <w:r w:rsidR="003F776C">
        <w:t xml:space="preserve">e.  </w:t>
      </w:r>
      <w:r w:rsidR="00F349C4">
        <w:t>T</w:t>
      </w:r>
      <w:r w:rsidR="00617777">
        <w:t xml:space="preserve">he kernel </w:t>
      </w:r>
      <w:r w:rsidR="002A59D8">
        <w:t xml:space="preserve">criteria </w:t>
      </w:r>
      <w:r w:rsidR="00BD1279">
        <w:t>utilise</w:t>
      </w:r>
      <w:r w:rsidR="003F776C">
        <w:t xml:space="preserve"> different mathematical bases to </w:t>
      </w:r>
      <w:r w:rsidR="00F349C4">
        <w:t>transform the data across di</w:t>
      </w:r>
      <w:r w:rsidR="002A2751">
        <w:t>fferent vectors (</w:t>
      </w:r>
      <w:r w:rsidR="002E2C89">
        <w:t>into 3d to better view the data)</w:t>
      </w:r>
      <w:r w:rsidR="0003630D">
        <w:t xml:space="preserve">. </w:t>
      </w:r>
      <w:r w:rsidR="007219B2">
        <w:t>Hyperparameter tuning was applied in the form of GridSearchCV</w:t>
      </w:r>
      <w:r w:rsidR="00386266">
        <w:t xml:space="preserve"> </w:t>
      </w:r>
      <w:r w:rsidR="00B22F40">
        <w:t>as recommended by Scikit-Learn</w:t>
      </w:r>
      <w:r w:rsidR="00AA3928">
        <w:t xml:space="preserve">, and the applied further </w:t>
      </w:r>
      <w:r w:rsidR="00386266">
        <w:t>tun</w:t>
      </w:r>
      <w:r w:rsidR="00AA3928">
        <w:t xml:space="preserve">ing </w:t>
      </w:r>
      <w:r w:rsidR="00386266">
        <w:t xml:space="preserve">by applying </w:t>
      </w:r>
      <w:proofErr w:type="spellStart"/>
      <w:r w:rsidR="00886825">
        <w:t>param_grid</w:t>
      </w:r>
      <w:proofErr w:type="spellEnd"/>
      <w:r w:rsidR="00886825">
        <w:t xml:space="preserve"> </w:t>
      </w:r>
      <w:r w:rsidR="000E2083">
        <w:t xml:space="preserve">as a further addition to the parameters </w:t>
      </w:r>
      <w:r w:rsidR="00BE67E8">
        <w:t xml:space="preserve">to allow for a search to be completed over </w:t>
      </w:r>
      <w:r w:rsidR="007249DE">
        <w:t>a wider sequence of parameter settings</w:t>
      </w:r>
      <w:r w:rsidR="004F5987">
        <w:t xml:space="preserve"> including ‘C’ and ‘gamma’</w:t>
      </w:r>
      <w:r w:rsidR="007249DE">
        <w:t>.</w:t>
      </w:r>
      <w:r w:rsidR="002B106E">
        <w:t xml:space="preserve">  The </w:t>
      </w:r>
      <w:r w:rsidR="00F631E5">
        <w:t>cross-validation</w:t>
      </w:r>
      <w:r w:rsidR="002B106E">
        <w:t xml:space="preserve"> parameter in this instance was set to 5.</w:t>
      </w:r>
    </w:p>
    <w:p w14:paraId="384DE9C7" w14:textId="77777777" w:rsidR="00833625" w:rsidRDefault="00833625" w:rsidP="00713A30">
      <w:pPr>
        <w:ind w:left="426"/>
        <w:jc w:val="both"/>
      </w:pPr>
    </w:p>
    <w:p w14:paraId="36A09BE4" w14:textId="5E34093D" w:rsidR="00850E89" w:rsidRPr="00833625" w:rsidRDefault="005702A9" w:rsidP="00713A30">
      <w:pPr>
        <w:ind w:left="426"/>
        <w:jc w:val="both"/>
        <w:rPr>
          <w:b/>
          <w:bCs/>
        </w:rPr>
      </w:pPr>
      <w:r w:rsidRPr="00833625">
        <w:rPr>
          <w:b/>
          <w:bCs/>
        </w:rPr>
        <w:t xml:space="preserve">Algorithm 4 - </w:t>
      </w:r>
      <w:r w:rsidR="009445AD" w:rsidRPr="00833625">
        <w:rPr>
          <w:b/>
          <w:bCs/>
        </w:rPr>
        <w:t>Random Forest</w:t>
      </w:r>
    </w:p>
    <w:p w14:paraId="5FE6BB8C" w14:textId="654FBE25" w:rsidR="00833625" w:rsidRDefault="00A86D8F" w:rsidP="00713A30">
      <w:pPr>
        <w:ind w:left="426"/>
        <w:jc w:val="both"/>
      </w:pPr>
      <w:r>
        <w:t xml:space="preserve">Based on the results achieved using Decision Trees, the author </w:t>
      </w:r>
      <w:r w:rsidR="00611C3C">
        <w:t>decided</w:t>
      </w:r>
      <w:r>
        <w:t xml:space="preserve"> </w:t>
      </w:r>
      <w:r w:rsidR="007B524D">
        <w:t xml:space="preserve">to use the Random Forest algorithm from scikit learn.  </w:t>
      </w:r>
      <w:r w:rsidR="00611C3C">
        <w:t xml:space="preserve">Random Forest is an ‘ensemble’ algorithm </w:t>
      </w:r>
      <w:r w:rsidR="007230EA">
        <w:t xml:space="preserve">which </w:t>
      </w:r>
      <w:r w:rsidR="00B539A6">
        <w:t>builds a ‘forest’ of decision trees to complete the desired analysis</w:t>
      </w:r>
      <w:r w:rsidR="00FB4719">
        <w:t xml:space="preserve"> </w:t>
      </w:r>
      <w:r w:rsidR="00ED15CA">
        <w:fldChar w:fldCharType="begin"/>
      </w:r>
      <w:r w:rsidR="00FB4719">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fldChar w:fldCharType="separate"/>
      </w:r>
      <w:r w:rsidR="00FB4719" w:rsidRPr="00FB4719">
        <w:rPr>
          <w:szCs w:val="24"/>
        </w:rPr>
        <w:t>(</w:t>
      </w:r>
      <w:r w:rsidR="00FB4719" w:rsidRPr="00FB4719">
        <w:rPr>
          <w:i/>
          <w:iCs/>
          <w:szCs w:val="24"/>
        </w:rPr>
        <w:t>sklearn.ensemble.RandomForestClassifier</w:t>
      </w:r>
      <w:r w:rsidR="00FB4719" w:rsidRPr="00FB4719">
        <w:rPr>
          <w:szCs w:val="24"/>
        </w:rPr>
        <w:t xml:space="preserve">, no date; </w:t>
      </w:r>
      <w:r w:rsidR="00FB4719" w:rsidRPr="00FB4719">
        <w:rPr>
          <w:i/>
          <w:iCs/>
          <w:szCs w:val="24"/>
        </w:rPr>
        <w:t>1.11. Ensemble methods</w:t>
      </w:r>
      <w:r w:rsidR="00FB4719" w:rsidRPr="00FB4719">
        <w:rPr>
          <w:szCs w:val="24"/>
        </w:rPr>
        <w:t>, no date)</w:t>
      </w:r>
      <w:r w:rsidR="00ED15CA">
        <w:fldChar w:fldCharType="end"/>
      </w:r>
      <w:r w:rsidR="00B539A6">
        <w:t xml:space="preserve">.  </w:t>
      </w:r>
      <w:r w:rsidR="00154E74">
        <w:t>Ensemble in this instance refers to the</w:t>
      </w:r>
      <w:r w:rsidR="004D6456">
        <w:t xml:space="preserve"> classifiers</w:t>
      </w:r>
      <w:r w:rsidR="00CE2EBB">
        <w:t xml:space="preserve"> method </w:t>
      </w:r>
      <w:r w:rsidR="004D6456">
        <w:t>of</w:t>
      </w:r>
      <w:r w:rsidR="00CE2EBB">
        <w:t xml:space="preserve"> </w:t>
      </w:r>
      <w:r w:rsidR="004D6456">
        <w:t>combing different</w:t>
      </w:r>
      <w:r w:rsidR="00CE2EBB">
        <w:t xml:space="preserve"> </w:t>
      </w:r>
      <w:r w:rsidR="004D6456">
        <w:t>estimators</w:t>
      </w:r>
      <w:r w:rsidR="00CE2EBB">
        <w:t xml:space="preserve"> (Decision tree</w:t>
      </w:r>
      <w:r w:rsidR="004D6456">
        <w:t>s in this instance) to arrive at a single result (</w:t>
      </w:r>
      <w:r w:rsidR="004D6456" w:rsidRPr="00FB4719">
        <w:rPr>
          <w:i/>
          <w:iCs/>
          <w:szCs w:val="24"/>
        </w:rPr>
        <w:t>1.11. Ensemble methods</w:t>
      </w:r>
      <w:r w:rsidR="004D6456" w:rsidRPr="00FB4719">
        <w:rPr>
          <w:szCs w:val="24"/>
        </w:rPr>
        <w:t>, no date</w:t>
      </w:r>
      <w:r w:rsidR="004D6456">
        <w:t>).</w:t>
      </w:r>
      <w:r w:rsidR="00900011">
        <w:t xml:space="preserve">  </w:t>
      </w:r>
      <w:r w:rsidR="004216C8">
        <w:t>It is possible to select on</w:t>
      </w:r>
      <w:r w:rsidR="00FE7F95">
        <w:t>e</w:t>
      </w:r>
      <w:r w:rsidR="004216C8">
        <w:t xml:space="preserve"> of two</w:t>
      </w:r>
      <w:r w:rsidR="00FE7F95">
        <w:t xml:space="preserve"> methods to assess the quality of the splits in the data.  Both methods were used to evaluate which was the most fitting.</w:t>
      </w:r>
      <w:r w:rsidR="00C36B72">
        <w:t xml:space="preserve">  </w:t>
      </w:r>
      <w:r w:rsidR="00900011">
        <w:t xml:space="preserve">As with previous models, no feature selection or hyperparameter turning was applied in the first </w:t>
      </w:r>
      <w:r w:rsidR="00235CAC">
        <w:t xml:space="preserve">run of the model.  </w:t>
      </w:r>
      <w:r w:rsidR="00C36B72">
        <w:t>GridSearchCV and</w:t>
      </w:r>
      <w:r w:rsidR="00BD3016">
        <w:t xml:space="preserve"> </w:t>
      </w:r>
      <w:proofErr w:type="spellStart"/>
      <w:r w:rsidR="00BD3016">
        <w:t>parm_grid</w:t>
      </w:r>
      <w:proofErr w:type="spellEnd"/>
      <w:r w:rsidR="00FE33D9">
        <w:t xml:space="preserve"> </w:t>
      </w:r>
      <w:r w:rsidR="00C62B02">
        <w:t>was</w:t>
      </w:r>
      <w:r w:rsidR="00FE33D9">
        <w:t xml:space="preserve"> selected as the most appropriate tuning methods based on the results obtained when working with algorithm two.</w:t>
      </w:r>
      <w:r w:rsidR="00B37A10">
        <w:t xml:space="preserve">  </w:t>
      </w:r>
    </w:p>
    <w:p w14:paraId="296E6A2B" w14:textId="77777777" w:rsidR="00833625" w:rsidRDefault="00833625" w:rsidP="00713A30">
      <w:pPr>
        <w:ind w:left="426"/>
        <w:jc w:val="both"/>
      </w:pPr>
    </w:p>
    <w:p w14:paraId="61E35D26" w14:textId="3E224F33" w:rsidR="00057257" w:rsidRPr="00833625" w:rsidRDefault="005702A9" w:rsidP="00713A30">
      <w:pPr>
        <w:ind w:left="426"/>
        <w:jc w:val="both"/>
        <w:rPr>
          <w:b/>
          <w:bCs/>
        </w:rPr>
      </w:pPr>
      <w:r w:rsidRPr="00833625">
        <w:rPr>
          <w:b/>
          <w:bCs/>
        </w:rPr>
        <w:t xml:space="preserve">Algorithm 5 - </w:t>
      </w:r>
      <w:r w:rsidR="003F04F6" w:rsidRPr="003F04F6">
        <w:rPr>
          <w:b/>
          <w:bCs/>
        </w:rPr>
        <w:t xml:space="preserve">Multi-Layer Perceptron </w:t>
      </w:r>
      <w:r w:rsidR="003F04F6">
        <w:rPr>
          <w:b/>
          <w:bCs/>
        </w:rPr>
        <w:t>(</w:t>
      </w:r>
      <w:r w:rsidR="00201DDF" w:rsidRPr="00833625">
        <w:rPr>
          <w:b/>
          <w:bCs/>
        </w:rPr>
        <w:t>MLP</w:t>
      </w:r>
      <w:r w:rsidR="003F04F6">
        <w:rPr>
          <w:b/>
          <w:bCs/>
        </w:rPr>
        <w:t>)</w:t>
      </w:r>
    </w:p>
    <w:p w14:paraId="5FFB142B" w14:textId="3A30E9EB" w:rsidR="00FC0493" w:rsidRDefault="00C62B02" w:rsidP="00713A30">
      <w:pPr>
        <w:ind w:left="426"/>
        <w:jc w:val="both"/>
      </w:pPr>
      <w:r>
        <w:t xml:space="preserve">The final algorithm selected was that of </w:t>
      </w:r>
      <w:r w:rsidR="003F04F6">
        <w:t xml:space="preserve">a </w:t>
      </w:r>
      <w:r w:rsidR="003F04F6" w:rsidRPr="003F04F6">
        <w:t>Multi-Layer Perceptron</w:t>
      </w:r>
      <w:r w:rsidR="003F04F6">
        <w:t xml:space="preserve"> (MLP)</w:t>
      </w:r>
      <w:r w:rsidR="00681C79">
        <w:t xml:space="preserve"> neural network.  This </w:t>
      </w:r>
      <w:r w:rsidR="000757B2">
        <w:t>algorithm</w:t>
      </w:r>
      <w:r w:rsidR="00681C79">
        <w:t xml:space="preserve"> was selected as it </w:t>
      </w:r>
      <w:r w:rsidR="003663C4">
        <w:t>can work</w:t>
      </w:r>
      <w:r w:rsidR="00135106">
        <w:t xml:space="preserve"> </w:t>
      </w:r>
      <w:r w:rsidR="00ED0ECE">
        <w:t xml:space="preserve">with classification data.  As with the previous algorithm, the author did not find </w:t>
      </w:r>
      <w:r w:rsidR="00DD38A1">
        <w:t xml:space="preserve">an academic study which used this method for analysis.  </w:t>
      </w:r>
      <w:r w:rsidR="00707F54">
        <w:t>However,</w:t>
      </w:r>
      <w:r w:rsidR="00DD38A1">
        <w:t xml:space="preserve"> the author felt it was </w:t>
      </w:r>
      <w:r w:rsidR="00BA66EF">
        <w:t xml:space="preserve">important to see if applying a neural network algorithm to the dataset would </w:t>
      </w:r>
      <w:r w:rsidR="0083521A">
        <w:t xml:space="preserve">provide any insights </w:t>
      </w:r>
      <w:r w:rsidR="004F2606">
        <w:t>to the study</w:t>
      </w:r>
      <w:r w:rsidR="0083521A">
        <w:t xml:space="preserve">.  </w:t>
      </w:r>
      <w:r w:rsidR="00235486">
        <w:t xml:space="preserve">While no hyperparameter tuning was applied to the data, the algorithm was run </w:t>
      </w:r>
      <w:r w:rsidR="00197213">
        <w:t>several</w:t>
      </w:r>
      <w:r w:rsidR="00235486">
        <w:t xml:space="preserve"> times with different number of neurons in the hidden layers</w:t>
      </w:r>
      <w:r w:rsidR="00197213">
        <w:t>.</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57C606DB" w:rsidR="002A54CB" w:rsidRDefault="002A54CB" w:rsidP="00713A30">
      <w:pPr>
        <w:pStyle w:val="Heading1"/>
        <w:numPr>
          <w:ilvl w:val="0"/>
          <w:numId w:val="35"/>
        </w:numPr>
        <w:jc w:val="both"/>
      </w:pPr>
      <w:r w:rsidRPr="003605A2">
        <w:lastRenderedPageBreak/>
        <w:t>Chapter 5: Implementation</w:t>
      </w:r>
      <w:r w:rsidR="005E0A15">
        <w:t xml:space="preserve"> and Results</w:t>
      </w:r>
    </w:p>
    <w:p w14:paraId="78DE9952" w14:textId="552574B1" w:rsidR="0074632E" w:rsidRDefault="008E61F1" w:rsidP="00713A30">
      <w:pPr>
        <w:ind w:left="426"/>
        <w:jc w:val="both"/>
      </w:pPr>
      <w:r>
        <w:t>This chapter outlines how the various algorithms</w:t>
      </w:r>
      <w:r w:rsidR="00FF4757">
        <w:t>, python libraries</w:t>
      </w:r>
      <w:r w:rsidR="00466541">
        <w:t xml:space="preserve"> were used to complete the analysis of the data.</w:t>
      </w:r>
      <w:r>
        <w:t xml:space="preserve"> </w:t>
      </w:r>
      <w:r w:rsidR="00CF3CA3">
        <w:t xml:space="preserve"> As with the previous chapter, implementation of each algorithm will be </w:t>
      </w:r>
      <w:r w:rsidR="00667A94">
        <w:t xml:space="preserve">outlined on </w:t>
      </w:r>
      <w:r w:rsidR="00A037B7">
        <w:t>its</w:t>
      </w:r>
      <w:r w:rsidR="00667A94">
        <w:t xml:space="preserve"> own merits.</w:t>
      </w:r>
    </w:p>
    <w:p w14:paraId="01851EFE" w14:textId="77777777" w:rsidR="00667A94" w:rsidRPr="009E2E36" w:rsidRDefault="00667A94" w:rsidP="00713A30">
      <w:pPr>
        <w:ind w:left="426"/>
        <w:jc w:val="both"/>
        <w:rPr>
          <w:b/>
          <w:bCs/>
        </w:rPr>
      </w:pPr>
      <w:r w:rsidRPr="009E2E36">
        <w:rPr>
          <w:b/>
          <w:bCs/>
        </w:rPr>
        <w:t xml:space="preserve">Dataset </w:t>
      </w:r>
    </w:p>
    <w:p w14:paraId="011ACF05" w14:textId="77777777" w:rsidR="00A02E94" w:rsidRDefault="000311C3" w:rsidP="00A02E94">
      <w:pPr>
        <w:ind w:left="426"/>
        <w:jc w:val="both"/>
      </w:pPr>
      <w:r>
        <w:t xml:space="preserve">The OULAD data set was </w:t>
      </w:r>
      <w:r w:rsidR="00A037B7">
        <w:t xml:space="preserve">imported into Jupyter </w:t>
      </w:r>
      <w:r w:rsidR="00343136">
        <w:t>using the Panda’s library</w:t>
      </w:r>
      <w:r w:rsidR="00F669A6">
        <w:t xml:space="preserve">, where it was </w:t>
      </w:r>
      <w:r w:rsidR="00DD7008">
        <w:t>explored using numerous graphs and tables</w:t>
      </w:r>
      <w:r w:rsidR="00851349">
        <w:t xml:space="preserve">.  The author included an additional column to the dataset as part of the EDA process to mimic employee tenure at the company.  </w:t>
      </w:r>
      <w:r w:rsidR="00185FF3">
        <w:t xml:space="preserve">The author did not use any of the recommended tools for generation of </w:t>
      </w:r>
      <w:r w:rsidR="00713A30">
        <w:t>synthetic</w:t>
      </w:r>
      <w:r w:rsidR="00185FF3">
        <w:t xml:space="preserve"> data as there is no pattern </w:t>
      </w:r>
      <w:r w:rsidR="005C7424">
        <w:t>to employee tenure.  As such, the s</w:t>
      </w:r>
      <w:r w:rsidR="007A70AC">
        <w:t>ynthetic data</w:t>
      </w:r>
      <w:r w:rsidR="005C7424">
        <w:t xml:space="preserve"> created in </w:t>
      </w:r>
      <w:r w:rsidR="00926E4A">
        <w:t xml:space="preserve">this column was generated using random function </w:t>
      </w:r>
      <w:proofErr w:type="spellStart"/>
      <w:r w:rsidR="00926E4A">
        <w:t>randint</w:t>
      </w:r>
      <w:proofErr w:type="spellEnd"/>
      <w:r w:rsidR="00926E4A">
        <w:t>,</w:t>
      </w:r>
      <w:r w:rsidR="00713A30">
        <w:t xml:space="preserve"> with a seed being set to keep the data consistent once created.  The newly created tenure data was then grouped into bands to align with other categorized data in the dataset</w:t>
      </w:r>
      <w:r w:rsidR="00A02E94">
        <w:t xml:space="preserve">.  </w:t>
      </w:r>
    </w:p>
    <w:p w14:paraId="05379C17" w14:textId="77777777" w:rsidR="00A02E94" w:rsidRDefault="00A02E94" w:rsidP="00A02E94">
      <w:pPr>
        <w:ind w:left="426"/>
        <w:jc w:val="both"/>
      </w:pPr>
    </w:p>
    <w:p w14:paraId="6B029EE2" w14:textId="11190836" w:rsidR="00667A94" w:rsidRDefault="00A02E94" w:rsidP="00A02E94">
      <w:pPr>
        <w:ind w:left="426"/>
        <w:jc w:val="both"/>
      </w:pPr>
      <w: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t xml:space="preserve"> </w:t>
      </w:r>
      <w:r w:rsidR="00DA454B">
        <w:t>with</w:t>
      </w:r>
      <w:r w:rsidR="006819D2">
        <w:t xml:space="preserve"> a new smaller dataset </w:t>
      </w:r>
      <w:r w:rsidR="00DA454B">
        <w:t>being</w:t>
      </w:r>
      <w:r w:rsidR="006819D2">
        <w:t xml:space="preserve"> created for ease of reference.</w:t>
      </w:r>
    </w:p>
    <w:p w14:paraId="0B4C19C4" w14:textId="77777777" w:rsidR="00667A94" w:rsidRDefault="00667A94" w:rsidP="00713A30">
      <w:pPr>
        <w:ind w:left="426"/>
        <w:jc w:val="both"/>
      </w:pPr>
    </w:p>
    <w:p w14:paraId="3885D29C" w14:textId="6659A1E6" w:rsidR="001C04D5" w:rsidRPr="001C04D5" w:rsidRDefault="001C04D5" w:rsidP="00713A30">
      <w:pPr>
        <w:ind w:left="426"/>
        <w:jc w:val="both"/>
        <w:rPr>
          <w:b/>
          <w:bCs/>
        </w:rPr>
      </w:pPr>
      <w:r w:rsidRPr="001C04D5">
        <w:rPr>
          <w:b/>
          <w:bCs/>
        </w:rPr>
        <w:t>Independent Variable</w:t>
      </w:r>
    </w:p>
    <w:p w14:paraId="304CA66E" w14:textId="679441F7" w:rsidR="001C04D5" w:rsidRDefault="001C04D5" w:rsidP="00713A30">
      <w:pPr>
        <w:ind w:left="426"/>
        <w:jc w:val="both"/>
      </w:pPr>
      <w:r>
        <w:t>The independent variable selected for analysis was the data in ‘studi</w:t>
      </w:r>
      <w:r w:rsidR="00B4331B">
        <w:t xml:space="preserve">ed_credits’.  This column was selected as </w:t>
      </w:r>
      <w:r w:rsidR="004F5C07">
        <w:t>it more closely</w:t>
      </w:r>
      <w:r w:rsidR="00B4331B">
        <w:t xml:space="preserve"> mimic’s employee interactions with </w:t>
      </w:r>
      <w:r w:rsidR="004B4263">
        <w:t>training materials.  Those with minimum interaction</w:t>
      </w:r>
      <w:r w:rsidR="004F5C07">
        <w:t>s (such as only completing mandatory train</w:t>
      </w:r>
      <w:r w:rsidR="007D593F">
        <w:t>ing</w:t>
      </w:r>
      <w:r w:rsidR="004F5C07">
        <w:t>)</w:t>
      </w:r>
      <w:r w:rsidR="004B4263">
        <w:t xml:space="preserve"> would have less credits earned than those with more </w:t>
      </w:r>
      <w:r w:rsidR="007D593F">
        <w:t>credits would be seen as availing of the courses on offer more frequently</w:t>
      </w:r>
      <w:r w:rsidR="004B4263">
        <w:t>.</w:t>
      </w:r>
      <w:r w:rsidR="007D593F">
        <w:t xml:space="preserve">  It is important to note here that </w:t>
      </w:r>
      <w:r w:rsidR="006A471F">
        <w:t>employees are in control of their own learning journey, and trainings may be recommended by their manager as part of the employees own development.</w:t>
      </w:r>
    </w:p>
    <w:p w14:paraId="43F88776" w14:textId="77777777" w:rsidR="004F5C07" w:rsidRDefault="004F5C07" w:rsidP="00713A30">
      <w:pPr>
        <w:ind w:left="426"/>
        <w:jc w:val="both"/>
      </w:pPr>
    </w:p>
    <w:p w14:paraId="6ACE3BF1" w14:textId="77777777" w:rsidR="00487F3B" w:rsidRPr="00487F3B" w:rsidRDefault="00487F3B" w:rsidP="00487F3B">
      <w:pPr>
        <w:pStyle w:val="ListParagraph"/>
        <w:ind w:left="360"/>
        <w:jc w:val="both"/>
        <w:rPr>
          <w:b/>
          <w:bCs/>
        </w:rPr>
      </w:pPr>
      <w:r w:rsidRPr="00487F3B">
        <w:rPr>
          <w:b/>
          <w:bCs/>
        </w:rPr>
        <w:t>Algorithm 1 - Logistic Regression</w:t>
      </w:r>
    </w:p>
    <w:p w14:paraId="54588965" w14:textId="644A1A21" w:rsidR="00322A8A" w:rsidRDefault="0075043B" w:rsidP="00322A8A">
      <w:pPr>
        <w:pStyle w:val="ListParagraph"/>
        <w:ind w:left="360"/>
        <w:jc w:val="both"/>
      </w:pPr>
      <w:r>
        <w:t xml:space="preserve">As outlined previously, </w:t>
      </w:r>
      <w:r w:rsidR="0030016A">
        <w:t xml:space="preserve">Logistic Regression was applied to the dataset, initially without </w:t>
      </w:r>
      <w:r w:rsidR="00322A8A">
        <w:t>hyperparameter tuning, then with GridSearchCV applied.  The results of the analysis are outlined below.</w:t>
      </w:r>
    </w:p>
    <w:p w14:paraId="73B77F8A" w14:textId="77777777" w:rsidR="00322A8A" w:rsidRDefault="00322A8A" w:rsidP="00322A8A">
      <w:pPr>
        <w:pStyle w:val="ListParagraph"/>
        <w:ind w:left="360"/>
        <w:jc w:val="both"/>
      </w:pPr>
    </w:p>
    <w:p w14:paraId="46D9D484" w14:textId="77777777" w:rsidR="003A2D4D" w:rsidRDefault="006B4937" w:rsidP="003A2D4D">
      <w:pPr>
        <w:pStyle w:val="ListParagraph"/>
        <w:keepNext/>
        <w:ind w:left="360"/>
        <w:jc w:val="center"/>
      </w:pPr>
      <w:r w:rsidRPr="006B4937">
        <w:rPr>
          <w:noProof/>
        </w:rPr>
        <w:lastRenderedPageBreak/>
        <w:drawing>
          <wp:inline distT="0" distB="0" distL="0" distR="0" wp14:anchorId="611A64FA" wp14:editId="73F9B46E">
            <wp:extent cx="5007610" cy="1534795"/>
            <wp:effectExtent l="0" t="0" r="2540" b="825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05538E0F" w:rsidR="00322A8A" w:rsidRDefault="003A2D4D" w:rsidP="003A2D4D">
      <w:pPr>
        <w:pStyle w:val="Caption"/>
        <w:jc w:val="center"/>
      </w:pPr>
      <w:r>
        <w:t xml:space="preserve">Table </w:t>
      </w:r>
      <w:fldSimple w:instr=" SEQ Table \* ARABIC ">
        <w:r w:rsidR="008B00D9">
          <w:rPr>
            <w:noProof/>
          </w:rPr>
          <w:t>1</w:t>
        </w:r>
      </w:fldSimple>
      <w:r>
        <w:t xml:space="preserve"> - Algorithm 1 Logistic Regression Results</w:t>
      </w:r>
    </w:p>
    <w:p w14:paraId="1DAE020A" w14:textId="77777777" w:rsidR="00501557" w:rsidRDefault="00501557" w:rsidP="00487F3B">
      <w:pPr>
        <w:pStyle w:val="ListParagraph"/>
        <w:ind w:left="360"/>
        <w:jc w:val="both"/>
      </w:pPr>
    </w:p>
    <w:p w14:paraId="686BBE33" w14:textId="77777777" w:rsidR="00487F3B" w:rsidRPr="00487F3B" w:rsidRDefault="00487F3B" w:rsidP="00487F3B">
      <w:pPr>
        <w:pStyle w:val="ListParagraph"/>
        <w:ind w:left="360"/>
        <w:jc w:val="both"/>
        <w:rPr>
          <w:b/>
          <w:bCs/>
        </w:rPr>
      </w:pPr>
      <w:r w:rsidRPr="00487F3B">
        <w:rPr>
          <w:b/>
          <w:bCs/>
        </w:rPr>
        <w:t>Algorithm 2 - Decision Tree</w:t>
      </w:r>
    </w:p>
    <w:p w14:paraId="1094E8FE" w14:textId="220E10C7" w:rsidR="00487F3B" w:rsidRDefault="005B75CC" w:rsidP="00487F3B">
      <w:pPr>
        <w:pStyle w:val="ListParagraph"/>
        <w:ind w:left="360"/>
        <w:jc w:val="both"/>
      </w:pPr>
      <w:r>
        <w:t>Based on previous research, Decision Tree was the next algorithm implemented.</w:t>
      </w:r>
      <w:r w:rsidR="001C04D5">
        <w:t xml:space="preserve">  </w:t>
      </w:r>
      <w:r w:rsidR="0084079C">
        <w:t xml:space="preserve">Initially the author used tenure as the independent </w:t>
      </w:r>
      <w:r w:rsidR="00D24B22">
        <w:t>variable and</w:t>
      </w:r>
      <w:r w:rsidR="0084079C">
        <w:t xml:space="preserve"> ran the model twice - </w:t>
      </w:r>
      <w:r w:rsidR="00170DA4">
        <w:t>including tenure grouped by band in version 1, and using tenure ungrouped in version 2</w:t>
      </w:r>
      <w:r w:rsidR="004D6C9B">
        <w:t xml:space="preserve">.  Both versions of the </w:t>
      </w:r>
      <w:r w:rsidR="00EA2CE5">
        <w:t xml:space="preserve">algorithm were run multiple times, altering the number of features that were selected each time.  The </w:t>
      </w:r>
      <w:r w:rsidR="00D24B22">
        <w:t>result</w:t>
      </w:r>
      <w:r w:rsidR="00EA2CE5">
        <w:t xml:space="preserve"> of this analysis is shown below.  As can be seen, </w:t>
      </w:r>
      <w:r w:rsidR="00831CE4">
        <w:t>for grouped tenure four features need to be selected to attain the best accuracy for the model, while only one feature needs to be selected in the model using ungrouped tenure.</w:t>
      </w:r>
    </w:p>
    <w:p w14:paraId="7D7CE183" w14:textId="77777777" w:rsidR="005B75CC" w:rsidRDefault="005B75CC" w:rsidP="00487F3B">
      <w:pPr>
        <w:pStyle w:val="ListParagraph"/>
        <w:ind w:left="360"/>
        <w:jc w:val="both"/>
      </w:pPr>
    </w:p>
    <w:p w14:paraId="6E40214E" w14:textId="77777777" w:rsidR="00D954EA" w:rsidRDefault="00D954EA" w:rsidP="00D954EA">
      <w:pPr>
        <w:pStyle w:val="ListParagraph"/>
        <w:keepNext/>
        <w:ind w:left="360"/>
        <w:jc w:val="both"/>
      </w:pPr>
      <w:r w:rsidRPr="00D954EA">
        <w:rPr>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4A3AF3A8" w:rsidR="00B2072A" w:rsidRDefault="00D954EA" w:rsidP="00D954EA">
      <w:pPr>
        <w:pStyle w:val="Caption"/>
        <w:jc w:val="center"/>
      </w:pPr>
      <w:r>
        <w:t xml:space="preserve">Table </w:t>
      </w:r>
      <w:fldSimple w:instr=" SEQ Table \* ARABIC ">
        <w:r w:rsidR="008B00D9">
          <w:rPr>
            <w:noProof/>
          </w:rPr>
          <w:t>2</w:t>
        </w:r>
      </w:fldSimple>
      <w:r>
        <w:t xml:space="preserve"> - Algorithm 2 - Decision Tree Results (Tenure)</w:t>
      </w:r>
    </w:p>
    <w:p w14:paraId="66CD628C" w14:textId="77777777" w:rsidR="00B2072A" w:rsidRDefault="00B2072A" w:rsidP="00487F3B">
      <w:pPr>
        <w:pStyle w:val="ListParagraph"/>
        <w:ind w:left="360"/>
        <w:jc w:val="both"/>
      </w:pPr>
    </w:p>
    <w:p w14:paraId="373C002F" w14:textId="0F8588F2" w:rsidR="00FB12F0" w:rsidRDefault="00831CE4" w:rsidP="00487F3B">
      <w:pPr>
        <w:pStyle w:val="ListParagraph"/>
        <w:ind w:left="360"/>
        <w:jc w:val="both"/>
      </w:pPr>
      <w:r>
        <w:t xml:space="preserve">As ‘studied_credits’ has been identified as the </w:t>
      </w:r>
      <w:r w:rsidR="00BA1581">
        <w:t>independent variable, the Decision Tree model was rerun using this as the target variable</w:t>
      </w:r>
      <w:r w:rsidR="006646A4">
        <w:t>, as well as the ‘gender’</w:t>
      </w:r>
      <w:r w:rsidR="00BA1581">
        <w:t>.  As can be seen below when hyperparameter turning was applied</w:t>
      </w:r>
      <w:r w:rsidR="00D40C24">
        <w:t xml:space="preserve"> in the form of GridSearchCV, the result was </w:t>
      </w:r>
      <w:r w:rsidR="00D24B22">
        <w:t>more than</w:t>
      </w:r>
      <w:r w:rsidR="00D40C24">
        <w:t xml:space="preserve"> that </w:t>
      </w:r>
      <w:r w:rsidR="00D24B22">
        <w:t>achieved using other variables.</w:t>
      </w:r>
    </w:p>
    <w:p w14:paraId="0D38AF62" w14:textId="77777777" w:rsidR="00FB12F0" w:rsidRDefault="00FB12F0" w:rsidP="00487F3B">
      <w:pPr>
        <w:pStyle w:val="ListParagraph"/>
        <w:ind w:left="360"/>
        <w:jc w:val="both"/>
      </w:pPr>
    </w:p>
    <w:p w14:paraId="2EE30A71" w14:textId="77777777" w:rsidR="00FB12F0" w:rsidRDefault="00FB12F0" w:rsidP="00FB12F0">
      <w:pPr>
        <w:pStyle w:val="ListParagraph"/>
        <w:keepNext/>
        <w:ind w:left="360"/>
        <w:jc w:val="center"/>
      </w:pPr>
      <w:r w:rsidRPr="00FB12F0">
        <w:rPr>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5CD857CB" w:rsidR="00D954EA" w:rsidRDefault="00FB12F0" w:rsidP="00FB12F0">
      <w:pPr>
        <w:pStyle w:val="Caption"/>
        <w:jc w:val="center"/>
      </w:pPr>
      <w:r>
        <w:t xml:space="preserve">Table </w:t>
      </w:r>
      <w:fldSimple w:instr=" SEQ Table \* ARABIC ">
        <w:r w:rsidR="008B00D9">
          <w:rPr>
            <w:noProof/>
          </w:rPr>
          <w:t>3</w:t>
        </w:r>
      </w:fldSimple>
      <w:r>
        <w:t xml:space="preserve">- </w:t>
      </w:r>
      <w:r w:rsidRPr="009F4FF2">
        <w:t xml:space="preserve">Algorithm 2 - Decision Tree Results </w:t>
      </w:r>
      <w:r>
        <w:t>(studied_credits)</w:t>
      </w:r>
    </w:p>
    <w:p w14:paraId="65660B74" w14:textId="77777777" w:rsidR="005B75CC" w:rsidRPr="00487F3B" w:rsidRDefault="005B75CC" w:rsidP="00487F3B">
      <w:pPr>
        <w:pStyle w:val="ListParagraph"/>
        <w:ind w:left="360"/>
        <w:jc w:val="both"/>
      </w:pPr>
    </w:p>
    <w:p w14:paraId="086CA6C3" w14:textId="5B741D4D" w:rsidR="00487F3B" w:rsidRPr="00487F3B" w:rsidRDefault="00487F3B" w:rsidP="00487F3B">
      <w:pPr>
        <w:pStyle w:val="ListParagraph"/>
        <w:ind w:left="360"/>
        <w:jc w:val="both"/>
        <w:rPr>
          <w:b/>
          <w:bCs/>
        </w:rPr>
      </w:pPr>
      <w:r w:rsidRPr="00487F3B">
        <w:rPr>
          <w:b/>
          <w:bCs/>
        </w:rPr>
        <w:t>Algorithm 3 - Support Vector Machines (SVM)</w:t>
      </w:r>
    </w:p>
    <w:p w14:paraId="4B464076" w14:textId="139FAC88" w:rsidR="00487F3B" w:rsidRDefault="009E42B1" w:rsidP="00487F3B">
      <w:pPr>
        <w:pStyle w:val="ListParagraph"/>
        <w:ind w:left="360"/>
        <w:jc w:val="both"/>
      </w:pPr>
      <w:r>
        <w:lastRenderedPageBreak/>
        <w:t>Continuing with algorithms used in previous literature,</w:t>
      </w:r>
      <w:r w:rsidR="00EE3833">
        <w:t xml:space="preserve"> an SVM mode was the next one created.</w:t>
      </w:r>
      <w:r w:rsidR="00FB5B54">
        <w:t xml:space="preserve">  As with previous models, the initial model was run with no </w:t>
      </w:r>
      <w:r w:rsidR="00D76B73">
        <w:t>hyperparameter</w:t>
      </w:r>
      <w:r w:rsidR="00FB5B54">
        <w:t xml:space="preserve"> </w:t>
      </w:r>
      <w:r w:rsidR="00D76B73">
        <w:t>tuning applie</w:t>
      </w:r>
      <w:r w:rsidR="00677DF7">
        <w:t xml:space="preserve">d.  The </w:t>
      </w:r>
      <w:r w:rsidR="0045091E" w:rsidRPr="0045091E">
        <w:t xml:space="preserve">Algorithm </w:t>
      </w:r>
      <w:r w:rsidR="002D11AD">
        <w:t>was changed</w:t>
      </w:r>
      <w:r w:rsidR="0045091E">
        <w:t xml:space="preserve"> with each of the four possible kernel’s being employed.</w:t>
      </w:r>
      <w:r w:rsidR="00C11747">
        <w:t xml:space="preserve"> </w:t>
      </w:r>
    </w:p>
    <w:p w14:paraId="3208FE9D" w14:textId="77777777" w:rsidR="002A4B25" w:rsidRDefault="002A4B25" w:rsidP="00487F3B">
      <w:pPr>
        <w:pStyle w:val="ListParagraph"/>
        <w:ind w:left="360"/>
        <w:jc w:val="both"/>
      </w:pPr>
    </w:p>
    <w:p w14:paraId="68CDDBCE" w14:textId="77777777" w:rsidR="009E42B1" w:rsidRDefault="009E42B1" w:rsidP="009E42B1">
      <w:pPr>
        <w:pStyle w:val="ListParagraph"/>
        <w:keepNext/>
        <w:ind w:left="360"/>
        <w:jc w:val="center"/>
      </w:pPr>
      <w:r w:rsidRPr="009E42B1">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01087407" w:rsidR="009E42B1" w:rsidRDefault="009E42B1" w:rsidP="009E42B1">
      <w:pPr>
        <w:pStyle w:val="Caption"/>
        <w:jc w:val="center"/>
      </w:pPr>
      <w:r>
        <w:t xml:space="preserve">Table </w:t>
      </w:r>
      <w:fldSimple w:instr=" SEQ Table \* ARABIC ">
        <w:r w:rsidR="008B00D9">
          <w:rPr>
            <w:noProof/>
          </w:rPr>
          <w:t>4</w:t>
        </w:r>
      </w:fldSimple>
      <w:r>
        <w:t xml:space="preserve"> - </w:t>
      </w:r>
      <w:r w:rsidRPr="0043774C">
        <w:t xml:space="preserve">Algorithm </w:t>
      </w:r>
      <w:r>
        <w:t>3 SVM</w:t>
      </w:r>
    </w:p>
    <w:p w14:paraId="25D73671" w14:textId="22F91666" w:rsidR="00D64A1A" w:rsidRDefault="00FB57E2" w:rsidP="00CA1DE4">
      <w:pPr>
        <w:pStyle w:val="ListParagraph"/>
        <w:ind w:left="360"/>
        <w:jc w:val="both"/>
      </w:pPr>
      <w:r>
        <w:t xml:space="preserve">Applying GridSearchCV and </w:t>
      </w:r>
      <w:proofErr w:type="spellStart"/>
      <w:r>
        <w:t>param_grid</w:t>
      </w:r>
      <w:proofErr w:type="spellEnd"/>
      <w:r>
        <w:t xml:space="preserve"> did not improve the accuracy of the results across any of the updated parameters used as part of the analysis.</w:t>
      </w:r>
      <w:r>
        <w:t xml:space="preserve"> However, </w:t>
      </w:r>
      <w:r w:rsidR="008D5CC5">
        <w:t>model output outlines that</w:t>
      </w:r>
      <w:r w:rsidR="00D64A1A">
        <w:t xml:space="preserve"> the following parameters are the </w:t>
      </w:r>
      <w:r w:rsidR="00387A24">
        <w:t>best when completing the analysis.</w:t>
      </w:r>
    </w:p>
    <w:p w14:paraId="430C7010" w14:textId="77777777" w:rsidR="00D64A1A" w:rsidRDefault="00D64A1A" w:rsidP="00CA1DE4">
      <w:pPr>
        <w:pStyle w:val="ListParagraph"/>
        <w:ind w:left="360"/>
        <w:jc w:val="both"/>
      </w:pPr>
    </w:p>
    <w:p w14:paraId="420E5249" w14:textId="4C5063AB" w:rsidR="00CA1DE4" w:rsidRPr="00CA1DE4" w:rsidRDefault="00CA1DE4" w:rsidP="00CA1DE4">
      <w:pPr>
        <w:pStyle w:val="ListParagraph"/>
        <w:ind w:left="360"/>
        <w:jc w:val="both"/>
        <w:rPr>
          <w:rFonts w:ascii="Courier New" w:eastAsia="Times New Roman" w:hAnsi="Courier New" w:cs="Courier New"/>
          <w:color w:val="auto"/>
          <w:sz w:val="20"/>
          <w:szCs w:val="20"/>
        </w:rPr>
      </w:pPr>
      <w:r w:rsidRPr="00CA1DE4">
        <w:rPr>
          <w:rFonts w:ascii="Courier New" w:eastAsia="Times New Roman" w:hAnsi="Courier New" w:cs="Courier New"/>
          <w:color w:val="auto"/>
          <w:sz w:val="20"/>
          <w:szCs w:val="20"/>
        </w:rPr>
        <w:t>Best Hyperparameters: {'C': 0.01, 'gamma': 0.001, 'kernel': 'linear'}</w:t>
      </w:r>
    </w:p>
    <w:p w14:paraId="768CA0BE" w14:textId="06AE885E" w:rsidR="009E42B1" w:rsidRDefault="009E42B1" w:rsidP="00487F3B">
      <w:pPr>
        <w:pStyle w:val="ListParagraph"/>
        <w:ind w:left="360"/>
        <w:jc w:val="both"/>
      </w:pPr>
    </w:p>
    <w:p w14:paraId="28860E79" w14:textId="77777777" w:rsidR="005A4C45" w:rsidRDefault="005A4C45" w:rsidP="003B58AD">
      <w:pPr>
        <w:pStyle w:val="ListParagraph"/>
        <w:keepNext/>
        <w:ind w:left="360"/>
        <w:jc w:val="center"/>
      </w:pPr>
      <w:r>
        <w:rPr>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Default="005A4C45" w:rsidP="003B58AD">
      <w:pPr>
        <w:pStyle w:val="Caption"/>
        <w:jc w:val="center"/>
      </w:pPr>
      <w:r>
        <w:t xml:space="preserve">Figure </w:t>
      </w:r>
      <w:fldSimple w:instr=" SEQ Figure \* ARABIC ">
        <w:r w:rsidR="00AC3C4C">
          <w:rPr>
            <w:noProof/>
          </w:rPr>
          <w:t>5</w:t>
        </w:r>
      </w:fldSimple>
      <w:r>
        <w:t xml:space="preserve">- SVM analysis with hyperparameter tuning </w:t>
      </w:r>
      <w:r w:rsidR="003B58AD">
        <w:t>applied.</w:t>
      </w:r>
    </w:p>
    <w:p w14:paraId="6444DED1" w14:textId="77777777" w:rsidR="009E42B1" w:rsidRDefault="009E42B1" w:rsidP="00487F3B">
      <w:pPr>
        <w:pStyle w:val="ListParagraph"/>
        <w:ind w:left="360"/>
        <w:jc w:val="both"/>
      </w:pPr>
    </w:p>
    <w:p w14:paraId="6123BC7E" w14:textId="77777777" w:rsidR="00487F3B" w:rsidRPr="00487F3B" w:rsidRDefault="00487F3B" w:rsidP="00487F3B">
      <w:pPr>
        <w:pStyle w:val="ListParagraph"/>
        <w:ind w:left="360"/>
        <w:jc w:val="both"/>
        <w:rPr>
          <w:b/>
          <w:bCs/>
        </w:rPr>
      </w:pPr>
      <w:r w:rsidRPr="00487F3B">
        <w:rPr>
          <w:b/>
          <w:bCs/>
        </w:rPr>
        <w:t xml:space="preserve">Algorithm 4 - Random Forest </w:t>
      </w:r>
    </w:p>
    <w:p w14:paraId="33030E82" w14:textId="70889085" w:rsidR="00487F3B" w:rsidRDefault="003C2EAF" w:rsidP="00487F3B">
      <w:pPr>
        <w:pStyle w:val="ListParagraph"/>
        <w:ind w:left="360"/>
        <w:jc w:val="both"/>
      </w:pPr>
      <w:r>
        <w:t xml:space="preserve">The next algorithm to be applied was the Random Forest </w:t>
      </w:r>
      <w:r w:rsidR="007D085B">
        <w:t xml:space="preserve">Classifier.  </w:t>
      </w:r>
    </w:p>
    <w:p w14:paraId="41EFEFA9" w14:textId="77777777" w:rsidR="008B00D9" w:rsidRDefault="008B00D9" w:rsidP="008B00D9">
      <w:pPr>
        <w:pStyle w:val="ListParagraph"/>
        <w:keepNext/>
        <w:ind w:left="360"/>
        <w:jc w:val="center"/>
      </w:pPr>
      <w:r w:rsidRPr="008B00D9">
        <w:lastRenderedPageBreak/>
        <w:drawing>
          <wp:inline distT="0" distB="0" distL="0" distR="0" wp14:anchorId="777BB0CA" wp14:editId="40A179A8">
            <wp:extent cx="4485005"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485005" cy="1795789"/>
                    </a:xfrm>
                    <a:prstGeom prst="rect">
                      <a:avLst/>
                    </a:prstGeom>
                    <a:noFill/>
                    <a:ln>
                      <a:noFill/>
                    </a:ln>
                  </pic:spPr>
                </pic:pic>
              </a:graphicData>
            </a:graphic>
          </wp:inline>
        </w:drawing>
      </w:r>
    </w:p>
    <w:p w14:paraId="2E13E8B4" w14:textId="4B61D2E6" w:rsidR="00AC3C4C" w:rsidRDefault="008B00D9" w:rsidP="008B00D9">
      <w:pPr>
        <w:pStyle w:val="Caption"/>
        <w:jc w:val="center"/>
      </w:pPr>
      <w:r>
        <w:t xml:space="preserve">Table </w:t>
      </w:r>
      <w:fldSimple w:instr=" SEQ Table \* ARABIC ">
        <w:r>
          <w:rPr>
            <w:noProof/>
          </w:rPr>
          <w:t>5</w:t>
        </w:r>
      </w:fldSimple>
      <w:r>
        <w:t xml:space="preserve"> - Algorithm 4 - Random Forest results.</w:t>
      </w:r>
    </w:p>
    <w:p w14:paraId="294C1FCA" w14:textId="77777777" w:rsidR="008B00D9" w:rsidRDefault="008B00D9" w:rsidP="008B00D9">
      <w:pPr>
        <w:pStyle w:val="ListParagraph"/>
        <w:ind w:left="360"/>
      </w:pPr>
    </w:p>
    <w:p w14:paraId="63BCE591" w14:textId="77777777" w:rsidR="008B00D9" w:rsidRDefault="008B00D9" w:rsidP="00487F3B">
      <w:pPr>
        <w:pStyle w:val="ListParagraph"/>
        <w:ind w:left="360"/>
        <w:jc w:val="both"/>
      </w:pPr>
    </w:p>
    <w:p w14:paraId="3CF1521C" w14:textId="77777777" w:rsidR="008B00D9" w:rsidRDefault="008B00D9" w:rsidP="00487F3B">
      <w:pPr>
        <w:pStyle w:val="ListParagraph"/>
        <w:ind w:left="360"/>
        <w:jc w:val="both"/>
      </w:pPr>
    </w:p>
    <w:p w14:paraId="2EA485CC" w14:textId="77777777" w:rsidR="00AC3C4C" w:rsidRDefault="00AC3C4C" w:rsidP="00AC3C4C">
      <w:pPr>
        <w:pStyle w:val="ListParagraph"/>
        <w:keepNext/>
        <w:ind w:left="360"/>
        <w:jc w:val="center"/>
      </w:pPr>
      <w:r>
        <w:rPr>
          <w:noProof/>
        </w:rPr>
        <w:drawing>
          <wp:inline distT="0" distB="0" distL="0" distR="0" wp14:anchorId="4D14F4D4" wp14:editId="67583ADB">
            <wp:extent cx="5752465" cy="3030220"/>
            <wp:effectExtent l="0" t="0" r="63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a:blip r:embed="rId27"/>
                    <a:stretch>
                      <a:fillRect/>
                    </a:stretch>
                  </pic:blipFill>
                  <pic:spPr>
                    <a:xfrm>
                      <a:off x="0" y="0"/>
                      <a:ext cx="5752465" cy="3030220"/>
                    </a:xfrm>
                    <a:prstGeom prst="rect">
                      <a:avLst/>
                    </a:prstGeom>
                  </pic:spPr>
                </pic:pic>
              </a:graphicData>
            </a:graphic>
          </wp:inline>
        </w:drawing>
      </w:r>
    </w:p>
    <w:p w14:paraId="5578A9C4" w14:textId="7DA0FDF8" w:rsidR="00AC3C4C" w:rsidRDefault="00AC3C4C" w:rsidP="00AC3C4C">
      <w:pPr>
        <w:pStyle w:val="Caption"/>
        <w:jc w:val="center"/>
      </w:pPr>
      <w:r>
        <w:t xml:space="preserve">Figure </w:t>
      </w:r>
      <w:fldSimple w:instr=" SEQ Figure \* ARABIC ">
        <w:r>
          <w:rPr>
            <w:noProof/>
          </w:rPr>
          <w:t>6</w:t>
        </w:r>
      </w:fldSimple>
      <w:r>
        <w:t xml:space="preserve"> - Random Forest with hyperparameter tuning applied.</w:t>
      </w:r>
    </w:p>
    <w:p w14:paraId="518B4870" w14:textId="77777777" w:rsidR="00AC3C4C" w:rsidRDefault="00AC3C4C" w:rsidP="00AC3C4C">
      <w:pPr>
        <w:pStyle w:val="ListParagraph"/>
        <w:ind w:left="360"/>
      </w:pPr>
    </w:p>
    <w:p w14:paraId="5324767A" w14:textId="77777777" w:rsidR="00D24B22" w:rsidRDefault="00D24B22" w:rsidP="00487F3B">
      <w:pPr>
        <w:pStyle w:val="ListParagraph"/>
        <w:ind w:left="360"/>
        <w:jc w:val="both"/>
      </w:pPr>
    </w:p>
    <w:p w14:paraId="4A28C364" w14:textId="400E6A17" w:rsidR="00487F3B" w:rsidRDefault="00487F3B" w:rsidP="005906E8">
      <w:pPr>
        <w:pStyle w:val="ListParagraph"/>
        <w:ind w:left="360"/>
        <w:jc w:val="both"/>
        <w:rPr>
          <w:b/>
          <w:bCs/>
        </w:rPr>
      </w:pPr>
      <w:r w:rsidRPr="00487F3B">
        <w:rPr>
          <w:b/>
          <w:bCs/>
        </w:rPr>
        <w:t xml:space="preserve">Algorithm5 - </w:t>
      </w:r>
      <w:r w:rsidR="005906E8" w:rsidRPr="003F04F6">
        <w:rPr>
          <w:b/>
          <w:bCs/>
        </w:rPr>
        <w:t xml:space="preserve">Multi-Layer Perceptron </w:t>
      </w:r>
      <w:r w:rsidR="005906E8">
        <w:rPr>
          <w:b/>
          <w:bCs/>
        </w:rPr>
        <w:t>(</w:t>
      </w:r>
      <w:r w:rsidR="005906E8" w:rsidRPr="00833625">
        <w:rPr>
          <w:b/>
          <w:bCs/>
        </w:rPr>
        <w:t>MLP</w:t>
      </w:r>
      <w:r w:rsidR="005906E8">
        <w:rPr>
          <w:b/>
          <w:bCs/>
        </w:rPr>
        <w:t>)</w:t>
      </w:r>
    </w:p>
    <w:p w14:paraId="03DFEDAA" w14:textId="77777777" w:rsidR="005906E8" w:rsidRDefault="005906E8" w:rsidP="005906E8">
      <w:pPr>
        <w:pStyle w:val="ListParagraph"/>
        <w:ind w:left="360"/>
        <w:jc w:val="both"/>
      </w:pPr>
    </w:p>
    <w:p w14:paraId="51A026A6" w14:textId="77777777" w:rsidR="005906E8" w:rsidRPr="005906E8" w:rsidRDefault="005906E8" w:rsidP="005906E8">
      <w:pPr>
        <w:pStyle w:val="ListParagraph"/>
        <w:ind w:left="360"/>
        <w:jc w:val="both"/>
      </w:pPr>
    </w:p>
    <w:p w14:paraId="2FA0A2BE" w14:textId="77777777" w:rsidR="002A54CB" w:rsidRPr="005E0A15" w:rsidRDefault="002A54CB" w:rsidP="00713A30">
      <w:pPr>
        <w:pStyle w:val="Heading1"/>
        <w:numPr>
          <w:ilvl w:val="0"/>
          <w:numId w:val="35"/>
        </w:numPr>
        <w:jc w:val="both"/>
        <w:rPr>
          <w:highlight w:val="yellow"/>
        </w:rPr>
      </w:pPr>
      <w:r w:rsidRPr="005E0A15">
        <w:rPr>
          <w:highlight w:val="yellow"/>
        </w:rPr>
        <w:t>Chapter 6: Results</w:t>
      </w:r>
    </w:p>
    <w:p w14:paraId="51E22F01" w14:textId="77777777" w:rsidR="00713A30" w:rsidRDefault="00713A30" w:rsidP="00713A30">
      <w:pPr>
        <w:pStyle w:val="ListParagraph"/>
        <w:ind w:left="360"/>
        <w:jc w:val="both"/>
      </w:pPr>
    </w:p>
    <w:p w14:paraId="36A71196" w14:textId="77777777" w:rsidR="00713A30" w:rsidRDefault="00713A30" w:rsidP="00713A30">
      <w:pPr>
        <w:pStyle w:val="ListParagraph"/>
        <w:ind w:left="360"/>
        <w:jc w:val="both"/>
      </w:pPr>
    </w:p>
    <w:p w14:paraId="4A715B4D" w14:textId="1A5C0944" w:rsidR="00713A30" w:rsidRPr="00487F3B" w:rsidRDefault="00713A30" w:rsidP="00713A30">
      <w:pPr>
        <w:pStyle w:val="ListParagraph"/>
        <w:ind w:left="360"/>
        <w:jc w:val="both"/>
        <w:rPr>
          <w:b/>
          <w:bCs/>
        </w:rPr>
      </w:pPr>
      <w:r w:rsidRPr="00487F3B">
        <w:rPr>
          <w:b/>
          <w:bCs/>
        </w:rPr>
        <w:t xml:space="preserve">Algorithm 1 </w:t>
      </w:r>
      <w:r w:rsidR="00487F3B" w:rsidRPr="00487F3B">
        <w:rPr>
          <w:b/>
          <w:bCs/>
        </w:rPr>
        <w:t>- Logistic Regression</w:t>
      </w:r>
    </w:p>
    <w:p w14:paraId="341EDBA4" w14:textId="77777777" w:rsidR="00487F3B" w:rsidRDefault="00487F3B" w:rsidP="00713A30">
      <w:pPr>
        <w:pStyle w:val="ListParagraph"/>
        <w:ind w:left="360"/>
        <w:jc w:val="both"/>
      </w:pPr>
    </w:p>
    <w:p w14:paraId="79C87C53" w14:textId="76C1A622" w:rsidR="00713A30" w:rsidRPr="00487F3B" w:rsidRDefault="00713A30" w:rsidP="00713A30">
      <w:pPr>
        <w:pStyle w:val="ListParagraph"/>
        <w:ind w:left="360"/>
        <w:jc w:val="both"/>
        <w:rPr>
          <w:b/>
          <w:bCs/>
        </w:rPr>
      </w:pPr>
      <w:r w:rsidRPr="00487F3B">
        <w:rPr>
          <w:b/>
          <w:bCs/>
        </w:rPr>
        <w:t>Algorithm 2</w:t>
      </w:r>
      <w:r w:rsidR="00487F3B" w:rsidRPr="00487F3B">
        <w:rPr>
          <w:b/>
          <w:bCs/>
        </w:rPr>
        <w:t xml:space="preserve"> - Decision Tree</w:t>
      </w:r>
    </w:p>
    <w:p w14:paraId="14C0F3C4" w14:textId="77777777" w:rsidR="00487F3B" w:rsidRPr="00487F3B" w:rsidRDefault="00487F3B" w:rsidP="00713A30">
      <w:pPr>
        <w:pStyle w:val="ListParagraph"/>
        <w:ind w:left="360"/>
        <w:jc w:val="both"/>
      </w:pPr>
    </w:p>
    <w:p w14:paraId="1B5676D0" w14:textId="3BBB1FD5" w:rsidR="00713A30" w:rsidRPr="00487F3B" w:rsidRDefault="00713A30" w:rsidP="00713A30">
      <w:pPr>
        <w:pStyle w:val="ListParagraph"/>
        <w:ind w:left="360"/>
        <w:jc w:val="both"/>
        <w:rPr>
          <w:b/>
          <w:bCs/>
        </w:rPr>
      </w:pPr>
      <w:r w:rsidRPr="00487F3B">
        <w:rPr>
          <w:b/>
          <w:bCs/>
        </w:rPr>
        <w:lastRenderedPageBreak/>
        <w:t>Algorithm 3</w:t>
      </w:r>
      <w:r w:rsidR="00487F3B" w:rsidRPr="00487F3B">
        <w:rPr>
          <w:b/>
          <w:bCs/>
        </w:rPr>
        <w:t xml:space="preserve"> - Support Vector Machines (SVM)</w:t>
      </w:r>
    </w:p>
    <w:p w14:paraId="14357A43" w14:textId="77777777" w:rsidR="00487F3B" w:rsidRDefault="00487F3B" w:rsidP="00713A30">
      <w:pPr>
        <w:pStyle w:val="ListParagraph"/>
        <w:ind w:left="360"/>
        <w:jc w:val="both"/>
      </w:pPr>
    </w:p>
    <w:p w14:paraId="5F18CA60" w14:textId="54B5BC39" w:rsidR="00713A30" w:rsidRPr="00487F3B" w:rsidRDefault="00713A30" w:rsidP="00713A30">
      <w:pPr>
        <w:pStyle w:val="ListParagraph"/>
        <w:ind w:left="360"/>
        <w:jc w:val="both"/>
        <w:rPr>
          <w:b/>
          <w:bCs/>
        </w:rPr>
      </w:pPr>
      <w:r w:rsidRPr="00487F3B">
        <w:rPr>
          <w:b/>
          <w:bCs/>
        </w:rPr>
        <w:t>Algorithm 4</w:t>
      </w:r>
      <w:r w:rsidR="00487F3B" w:rsidRPr="00487F3B">
        <w:rPr>
          <w:b/>
          <w:bCs/>
        </w:rPr>
        <w:t xml:space="preserve"> - Random Forest </w:t>
      </w:r>
    </w:p>
    <w:p w14:paraId="348B1412" w14:textId="77777777" w:rsidR="00487F3B" w:rsidRDefault="00487F3B" w:rsidP="00713A30">
      <w:pPr>
        <w:pStyle w:val="ListParagraph"/>
        <w:ind w:left="360"/>
        <w:jc w:val="both"/>
      </w:pPr>
    </w:p>
    <w:p w14:paraId="5518A349" w14:textId="097A7ECB" w:rsidR="00713A30" w:rsidRPr="00487F3B" w:rsidRDefault="00713A30" w:rsidP="00713A30">
      <w:pPr>
        <w:pStyle w:val="ListParagraph"/>
        <w:ind w:left="360"/>
        <w:jc w:val="both"/>
        <w:rPr>
          <w:b/>
          <w:bCs/>
        </w:rPr>
      </w:pPr>
      <w:r w:rsidRPr="00487F3B">
        <w:rPr>
          <w:b/>
          <w:bCs/>
        </w:rPr>
        <w:t xml:space="preserve">Algorithm5 </w:t>
      </w:r>
      <w:r w:rsidR="00487F3B" w:rsidRPr="00487F3B">
        <w:rPr>
          <w:b/>
          <w:bCs/>
        </w:rPr>
        <w:t xml:space="preserve">- </w:t>
      </w:r>
      <w:r w:rsidR="005906E8" w:rsidRPr="003F04F6">
        <w:rPr>
          <w:b/>
          <w:bCs/>
        </w:rPr>
        <w:t xml:space="preserve">Multi-Layer Perceptron </w:t>
      </w:r>
      <w:r w:rsidR="005906E8">
        <w:rPr>
          <w:b/>
          <w:bCs/>
        </w:rPr>
        <w:t>(</w:t>
      </w:r>
      <w:r w:rsidR="005906E8" w:rsidRPr="00833625">
        <w:rPr>
          <w:b/>
          <w:bCs/>
        </w:rPr>
        <w:t>MLP</w:t>
      </w:r>
      <w:r w:rsidR="005906E8">
        <w:rPr>
          <w:b/>
          <w:bCs/>
        </w:rPr>
        <w:t>)</w:t>
      </w:r>
    </w:p>
    <w:p w14:paraId="292232CF" w14:textId="77777777" w:rsidR="00487F3B" w:rsidRPr="0074632E" w:rsidRDefault="00487F3B" w:rsidP="00713A30">
      <w:pPr>
        <w:pStyle w:val="ListParagraph"/>
        <w:ind w:left="360"/>
        <w:jc w:val="both"/>
      </w:pPr>
    </w:p>
    <w:p w14:paraId="1452E03E" w14:textId="77777777" w:rsidR="00713A30" w:rsidRPr="00713A30" w:rsidRDefault="00713A30" w:rsidP="00713A30">
      <w:pPr>
        <w:jc w:val="both"/>
      </w:pPr>
    </w:p>
    <w:p w14:paraId="409010B1" w14:textId="77777777" w:rsidR="002A54CB" w:rsidRPr="003605A2" w:rsidRDefault="002A54CB" w:rsidP="00713A30">
      <w:pPr>
        <w:pStyle w:val="Heading1"/>
        <w:numPr>
          <w:ilvl w:val="0"/>
          <w:numId w:val="35"/>
        </w:numPr>
        <w:jc w:val="both"/>
      </w:pPr>
      <w:r w:rsidRPr="003605A2">
        <w:t>Chapter 7: Discussion</w:t>
      </w:r>
    </w:p>
    <w:p w14:paraId="452760ED" w14:textId="54BF5224" w:rsidR="00CD0161" w:rsidRPr="003605A2" w:rsidRDefault="002A54CB" w:rsidP="00713A30">
      <w:pPr>
        <w:pStyle w:val="Heading1"/>
        <w:numPr>
          <w:ilvl w:val="0"/>
          <w:numId w:val="35"/>
        </w:numPr>
        <w:jc w:val="both"/>
      </w:pPr>
      <w:r w:rsidRPr="003605A2">
        <w:t>Chapter 8: Conclusion</w:t>
      </w:r>
    </w:p>
    <w:p w14:paraId="36AFE296" w14:textId="77777777" w:rsidR="00F25D73" w:rsidRPr="003605A2" w:rsidRDefault="00F25D73" w:rsidP="00713A30">
      <w:pPr>
        <w:pStyle w:val="Heading1"/>
        <w:numPr>
          <w:ilvl w:val="0"/>
          <w:numId w:val="35"/>
        </w:numPr>
        <w:jc w:val="both"/>
      </w:pPr>
      <w:r w:rsidRPr="003605A2">
        <w:t>Appendix A: Workflow</w:t>
      </w:r>
    </w:p>
    <w:p w14:paraId="14946AF6" w14:textId="77777777" w:rsidR="00F25D73" w:rsidRPr="003605A2" w:rsidRDefault="00F25D73" w:rsidP="00713A30">
      <w:pPr>
        <w:pStyle w:val="Heading1"/>
        <w:numPr>
          <w:ilvl w:val="0"/>
          <w:numId w:val="35"/>
        </w:numPr>
        <w:jc w:val="both"/>
      </w:pPr>
      <w:r w:rsidRPr="003605A2">
        <w:t>Appendix B: Interview Transcripts</w:t>
      </w:r>
    </w:p>
    <w:p w14:paraId="1CD82A5F" w14:textId="77777777" w:rsidR="00F25D73" w:rsidRPr="003605A2" w:rsidRDefault="00F25D73" w:rsidP="00713A30">
      <w:pPr>
        <w:pStyle w:val="Heading1"/>
        <w:numPr>
          <w:ilvl w:val="0"/>
          <w:numId w:val="35"/>
        </w:numPr>
        <w:jc w:val="both"/>
      </w:pPr>
      <w:r w:rsidRPr="003605A2">
        <w:t>Appendix C: Data Permissions</w:t>
      </w:r>
    </w:p>
    <w:p w14:paraId="2BDE5189" w14:textId="77777777" w:rsidR="00F25D73" w:rsidRPr="003605A2" w:rsidRDefault="00F25D73" w:rsidP="00713A30">
      <w:pPr>
        <w:pStyle w:val="Heading1"/>
        <w:numPr>
          <w:ilvl w:val="0"/>
          <w:numId w:val="35"/>
        </w:numPr>
        <w:jc w:val="both"/>
      </w:pPr>
      <w:r w:rsidRPr="003605A2">
        <w:t>Appendix D: Consent Forms</w:t>
      </w:r>
    </w:p>
    <w:p w14:paraId="7FCE5C61" w14:textId="0AEAB224" w:rsidR="003121BE" w:rsidRPr="003605A2" w:rsidRDefault="00F25D73" w:rsidP="00713A30">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8"/>
      <w:footerReference w:type="default" r:id="rId29"/>
      <w:footerReference w:type="first" r:id="rId3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96F61" w14:textId="77777777" w:rsidR="00D559C6" w:rsidRDefault="00D559C6" w:rsidP="00101B64">
      <w:pPr>
        <w:spacing w:after="0" w:line="240" w:lineRule="auto"/>
      </w:pPr>
      <w:r>
        <w:separator/>
      </w:r>
    </w:p>
  </w:endnote>
  <w:endnote w:type="continuationSeparator" w:id="0">
    <w:p w14:paraId="1D8C96F1" w14:textId="77777777" w:rsidR="00D559C6" w:rsidRDefault="00D559C6" w:rsidP="00101B64">
      <w:pPr>
        <w:spacing w:after="0" w:line="240" w:lineRule="auto"/>
      </w:pPr>
      <w:r>
        <w:continuationSeparator/>
      </w:r>
    </w:p>
  </w:endnote>
  <w:endnote w:type="continuationNotice" w:id="1">
    <w:p w14:paraId="25AA11CA" w14:textId="77777777" w:rsidR="00D559C6" w:rsidRDefault="00D559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DF587" w14:textId="77777777" w:rsidR="00D559C6" w:rsidRDefault="00D559C6" w:rsidP="00101B64">
      <w:pPr>
        <w:spacing w:after="0" w:line="240" w:lineRule="auto"/>
      </w:pPr>
      <w:r>
        <w:separator/>
      </w:r>
    </w:p>
  </w:footnote>
  <w:footnote w:type="continuationSeparator" w:id="0">
    <w:p w14:paraId="79BB5F5E" w14:textId="77777777" w:rsidR="00D559C6" w:rsidRDefault="00D559C6" w:rsidP="00101B64">
      <w:pPr>
        <w:spacing w:after="0" w:line="240" w:lineRule="auto"/>
      </w:pPr>
      <w:r>
        <w:continuationSeparator/>
      </w:r>
    </w:p>
  </w:footnote>
  <w:footnote w:type="continuationNotice" w:id="1">
    <w:p w14:paraId="4330E68C" w14:textId="77777777" w:rsidR="00D559C6" w:rsidRDefault="00D559C6">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DA2"/>
    <w:rsid w:val="000E51FE"/>
    <w:rsid w:val="000E559F"/>
    <w:rsid w:val="000E6B17"/>
    <w:rsid w:val="000E6C84"/>
    <w:rsid w:val="000F01A6"/>
    <w:rsid w:val="000F04C0"/>
    <w:rsid w:val="000F1AF8"/>
    <w:rsid w:val="000F359B"/>
    <w:rsid w:val="000F44F3"/>
    <w:rsid w:val="000F62F9"/>
    <w:rsid w:val="000F65A5"/>
    <w:rsid w:val="000F7DCA"/>
    <w:rsid w:val="0010087E"/>
    <w:rsid w:val="00101887"/>
    <w:rsid w:val="00101B64"/>
    <w:rsid w:val="00101C42"/>
    <w:rsid w:val="001038C0"/>
    <w:rsid w:val="00105FCD"/>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35106"/>
    <w:rsid w:val="00140786"/>
    <w:rsid w:val="00140E6B"/>
    <w:rsid w:val="00141224"/>
    <w:rsid w:val="0014133A"/>
    <w:rsid w:val="00141F3E"/>
    <w:rsid w:val="001421C3"/>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7B15"/>
    <w:rsid w:val="00157CD0"/>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1ED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29C1"/>
    <w:rsid w:val="00253C8C"/>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830AE"/>
    <w:rsid w:val="00290127"/>
    <w:rsid w:val="0029109F"/>
    <w:rsid w:val="002917B6"/>
    <w:rsid w:val="002941CB"/>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C14C0"/>
    <w:rsid w:val="002C27E2"/>
    <w:rsid w:val="002C4D0F"/>
    <w:rsid w:val="002C59FC"/>
    <w:rsid w:val="002C5E90"/>
    <w:rsid w:val="002C6704"/>
    <w:rsid w:val="002D11AD"/>
    <w:rsid w:val="002D1363"/>
    <w:rsid w:val="002D1885"/>
    <w:rsid w:val="002D2AC9"/>
    <w:rsid w:val="002D2DBC"/>
    <w:rsid w:val="002D38A9"/>
    <w:rsid w:val="002D3C53"/>
    <w:rsid w:val="002D3E73"/>
    <w:rsid w:val="002D535B"/>
    <w:rsid w:val="002D56A5"/>
    <w:rsid w:val="002E2C89"/>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DA3"/>
    <w:rsid w:val="00320E59"/>
    <w:rsid w:val="00321A1B"/>
    <w:rsid w:val="00322151"/>
    <w:rsid w:val="00322A8A"/>
    <w:rsid w:val="00322D84"/>
    <w:rsid w:val="003249ED"/>
    <w:rsid w:val="00330BE3"/>
    <w:rsid w:val="00332358"/>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3C4"/>
    <w:rsid w:val="00366739"/>
    <w:rsid w:val="00371CDA"/>
    <w:rsid w:val="00372933"/>
    <w:rsid w:val="00372952"/>
    <w:rsid w:val="00372B83"/>
    <w:rsid w:val="00375E24"/>
    <w:rsid w:val="00377779"/>
    <w:rsid w:val="00377830"/>
    <w:rsid w:val="00380ED9"/>
    <w:rsid w:val="0038150F"/>
    <w:rsid w:val="00382057"/>
    <w:rsid w:val="00383202"/>
    <w:rsid w:val="00384011"/>
    <w:rsid w:val="003840A5"/>
    <w:rsid w:val="003849D7"/>
    <w:rsid w:val="00386266"/>
    <w:rsid w:val="003865F9"/>
    <w:rsid w:val="00387A24"/>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091E"/>
    <w:rsid w:val="00450F74"/>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7CD5"/>
    <w:rsid w:val="005906E8"/>
    <w:rsid w:val="00591D72"/>
    <w:rsid w:val="00591F09"/>
    <w:rsid w:val="005930AD"/>
    <w:rsid w:val="005932D7"/>
    <w:rsid w:val="005950A8"/>
    <w:rsid w:val="00595C82"/>
    <w:rsid w:val="005A2F82"/>
    <w:rsid w:val="005A3ADD"/>
    <w:rsid w:val="005A4C45"/>
    <w:rsid w:val="005A5232"/>
    <w:rsid w:val="005A675A"/>
    <w:rsid w:val="005A6A5D"/>
    <w:rsid w:val="005A74B0"/>
    <w:rsid w:val="005B14F4"/>
    <w:rsid w:val="005B2602"/>
    <w:rsid w:val="005B2ED1"/>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52BFB"/>
    <w:rsid w:val="006573DC"/>
    <w:rsid w:val="00661EBA"/>
    <w:rsid w:val="00662C01"/>
    <w:rsid w:val="00663947"/>
    <w:rsid w:val="006646A4"/>
    <w:rsid w:val="006656FE"/>
    <w:rsid w:val="00665CEC"/>
    <w:rsid w:val="00667A94"/>
    <w:rsid w:val="00670BD1"/>
    <w:rsid w:val="00670D19"/>
    <w:rsid w:val="0067290B"/>
    <w:rsid w:val="006742C3"/>
    <w:rsid w:val="006756D3"/>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4242"/>
    <w:rsid w:val="006B47E9"/>
    <w:rsid w:val="006B4937"/>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C14"/>
    <w:rsid w:val="00704EE6"/>
    <w:rsid w:val="0070625B"/>
    <w:rsid w:val="007069B1"/>
    <w:rsid w:val="007071A2"/>
    <w:rsid w:val="00707F54"/>
    <w:rsid w:val="00710071"/>
    <w:rsid w:val="007106E9"/>
    <w:rsid w:val="007107A0"/>
    <w:rsid w:val="00710B03"/>
    <w:rsid w:val="0071239E"/>
    <w:rsid w:val="00713A30"/>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32E7"/>
    <w:rsid w:val="00764590"/>
    <w:rsid w:val="007660C8"/>
    <w:rsid w:val="00766467"/>
    <w:rsid w:val="00767683"/>
    <w:rsid w:val="00767C16"/>
    <w:rsid w:val="007705F0"/>
    <w:rsid w:val="007715ED"/>
    <w:rsid w:val="007717E4"/>
    <w:rsid w:val="007735CB"/>
    <w:rsid w:val="00775B17"/>
    <w:rsid w:val="00777A5C"/>
    <w:rsid w:val="00780F41"/>
    <w:rsid w:val="0078236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C0FB9"/>
    <w:rsid w:val="007C105B"/>
    <w:rsid w:val="007C26D8"/>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6526"/>
    <w:rsid w:val="007D6847"/>
    <w:rsid w:val="007D6CA9"/>
    <w:rsid w:val="007E1312"/>
    <w:rsid w:val="007E178F"/>
    <w:rsid w:val="007E1D56"/>
    <w:rsid w:val="007E4DF0"/>
    <w:rsid w:val="007E6BCD"/>
    <w:rsid w:val="007E7390"/>
    <w:rsid w:val="007E776A"/>
    <w:rsid w:val="007F00D5"/>
    <w:rsid w:val="007F0BB3"/>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4DB8"/>
    <w:rsid w:val="008066E8"/>
    <w:rsid w:val="00807C8A"/>
    <w:rsid w:val="00810B93"/>
    <w:rsid w:val="00813028"/>
    <w:rsid w:val="00813A7B"/>
    <w:rsid w:val="00814623"/>
    <w:rsid w:val="00814885"/>
    <w:rsid w:val="00820337"/>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43A0"/>
    <w:rsid w:val="00844855"/>
    <w:rsid w:val="00844A72"/>
    <w:rsid w:val="00846732"/>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0D9"/>
    <w:rsid w:val="008B01F1"/>
    <w:rsid w:val="008B04AD"/>
    <w:rsid w:val="008B242D"/>
    <w:rsid w:val="008B24F1"/>
    <w:rsid w:val="008B4524"/>
    <w:rsid w:val="008B674E"/>
    <w:rsid w:val="008B7E3B"/>
    <w:rsid w:val="008C3B85"/>
    <w:rsid w:val="008C477D"/>
    <w:rsid w:val="008C5489"/>
    <w:rsid w:val="008C5B52"/>
    <w:rsid w:val="008C5D7F"/>
    <w:rsid w:val="008C7353"/>
    <w:rsid w:val="008D0799"/>
    <w:rsid w:val="008D3126"/>
    <w:rsid w:val="008D5CC5"/>
    <w:rsid w:val="008D7CE6"/>
    <w:rsid w:val="008E114D"/>
    <w:rsid w:val="008E27A8"/>
    <w:rsid w:val="008E287D"/>
    <w:rsid w:val="008E2D67"/>
    <w:rsid w:val="008E4FD2"/>
    <w:rsid w:val="008E61F1"/>
    <w:rsid w:val="008F0084"/>
    <w:rsid w:val="008F0583"/>
    <w:rsid w:val="008F08D2"/>
    <w:rsid w:val="008F1D9B"/>
    <w:rsid w:val="008F24A1"/>
    <w:rsid w:val="008F3EBB"/>
    <w:rsid w:val="008F52FC"/>
    <w:rsid w:val="008F5673"/>
    <w:rsid w:val="00900011"/>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6D8F"/>
    <w:rsid w:val="00A871BD"/>
    <w:rsid w:val="00A90FDF"/>
    <w:rsid w:val="00A9117D"/>
    <w:rsid w:val="00A92D84"/>
    <w:rsid w:val="00A93587"/>
    <w:rsid w:val="00A96514"/>
    <w:rsid w:val="00A9727C"/>
    <w:rsid w:val="00A978D9"/>
    <w:rsid w:val="00AA18A2"/>
    <w:rsid w:val="00AA328B"/>
    <w:rsid w:val="00AA3756"/>
    <w:rsid w:val="00AA3928"/>
    <w:rsid w:val="00AA432E"/>
    <w:rsid w:val="00AA587A"/>
    <w:rsid w:val="00AA5D11"/>
    <w:rsid w:val="00AA70BB"/>
    <w:rsid w:val="00AA7511"/>
    <w:rsid w:val="00AA7AF9"/>
    <w:rsid w:val="00AB054F"/>
    <w:rsid w:val="00AB1199"/>
    <w:rsid w:val="00AB35F6"/>
    <w:rsid w:val="00AB3D6B"/>
    <w:rsid w:val="00AB4111"/>
    <w:rsid w:val="00AB4710"/>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D46"/>
    <w:rsid w:val="00B37118"/>
    <w:rsid w:val="00B37419"/>
    <w:rsid w:val="00B37A08"/>
    <w:rsid w:val="00B37A10"/>
    <w:rsid w:val="00B37AF7"/>
    <w:rsid w:val="00B406DF"/>
    <w:rsid w:val="00B41751"/>
    <w:rsid w:val="00B42215"/>
    <w:rsid w:val="00B4331B"/>
    <w:rsid w:val="00B43882"/>
    <w:rsid w:val="00B452E0"/>
    <w:rsid w:val="00B452F3"/>
    <w:rsid w:val="00B46777"/>
    <w:rsid w:val="00B47568"/>
    <w:rsid w:val="00B47644"/>
    <w:rsid w:val="00B47EFF"/>
    <w:rsid w:val="00B502A1"/>
    <w:rsid w:val="00B51652"/>
    <w:rsid w:val="00B5197B"/>
    <w:rsid w:val="00B5207C"/>
    <w:rsid w:val="00B520E9"/>
    <w:rsid w:val="00B523EF"/>
    <w:rsid w:val="00B539A6"/>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A6FD0"/>
    <w:rsid w:val="00BB02D5"/>
    <w:rsid w:val="00BB2AC1"/>
    <w:rsid w:val="00BC0AD6"/>
    <w:rsid w:val="00BC0C6F"/>
    <w:rsid w:val="00BC33EC"/>
    <w:rsid w:val="00BC4249"/>
    <w:rsid w:val="00BC6AD3"/>
    <w:rsid w:val="00BD056E"/>
    <w:rsid w:val="00BD0C2E"/>
    <w:rsid w:val="00BD1279"/>
    <w:rsid w:val="00BD224C"/>
    <w:rsid w:val="00BD2FF5"/>
    <w:rsid w:val="00BD3016"/>
    <w:rsid w:val="00BD6CB0"/>
    <w:rsid w:val="00BE04A7"/>
    <w:rsid w:val="00BE2577"/>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747"/>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4F18"/>
    <w:rsid w:val="00C9599C"/>
    <w:rsid w:val="00C976B8"/>
    <w:rsid w:val="00CA1284"/>
    <w:rsid w:val="00CA1DE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06BE"/>
    <w:rsid w:val="00CD15A1"/>
    <w:rsid w:val="00CD239C"/>
    <w:rsid w:val="00CD29E8"/>
    <w:rsid w:val="00CD3AA8"/>
    <w:rsid w:val="00CD3CEB"/>
    <w:rsid w:val="00CD4F7A"/>
    <w:rsid w:val="00CD4FB9"/>
    <w:rsid w:val="00CD5020"/>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DFD"/>
    <w:rsid w:val="00D51EC3"/>
    <w:rsid w:val="00D53728"/>
    <w:rsid w:val="00D54F1A"/>
    <w:rsid w:val="00D559C6"/>
    <w:rsid w:val="00D55DA1"/>
    <w:rsid w:val="00D56BC7"/>
    <w:rsid w:val="00D6125A"/>
    <w:rsid w:val="00D614DC"/>
    <w:rsid w:val="00D6195D"/>
    <w:rsid w:val="00D629BF"/>
    <w:rsid w:val="00D6391F"/>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F02D4"/>
    <w:rsid w:val="00EF09C8"/>
    <w:rsid w:val="00EF258B"/>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349C4"/>
    <w:rsid w:val="00F4305E"/>
    <w:rsid w:val="00F442D4"/>
    <w:rsid w:val="00F4611D"/>
    <w:rsid w:val="00F47597"/>
    <w:rsid w:val="00F50F53"/>
    <w:rsid w:val="00F515B8"/>
    <w:rsid w:val="00F5181A"/>
    <w:rsid w:val="00F51C64"/>
    <w:rsid w:val="00F53356"/>
    <w:rsid w:val="00F53514"/>
    <w:rsid w:val="00F5461C"/>
    <w:rsid w:val="00F556C1"/>
    <w:rsid w:val="00F55759"/>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2F0"/>
    <w:rsid w:val="00FB1E57"/>
    <w:rsid w:val="00FB2F56"/>
    <w:rsid w:val="00FB4277"/>
    <w:rsid w:val="00FB4719"/>
    <w:rsid w:val="00FB4A60"/>
    <w:rsid w:val="00FB4F16"/>
    <w:rsid w:val="00FB53EC"/>
    <w:rsid w:val="00FB57E2"/>
    <w:rsid w:val="00FB5B54"/>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3D9"/>
    <w:rsid w:val="00FE3702"/>
    <w:rsid w:val="00FE3B02"/>
    <w:rsid w:val="00FE4E2B"/>
    <w:rsid w:val="00FE58D6"/>
    <w:rsid w:val="00FE6094"/>
    <w:rsid w:val="00FE6572"/>
    <w:rsid w:val="00FE6712"/>
    <w:rsid w:val="00FE6F2D"/>
    <w:rsid w:val="00FE721C"/>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footer" Target="footer1.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footer" Target="footer3.xml"/><Relationship Id="rId8" Type="http://schemas.openxmlformats.org/officeDocument/2006/relationships/image" Target="media/image1.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4</Pages>
  <Words>31494</Words>
  <Characters>179516</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cp:lastModifiedBy>
  <cp:revision>46</cp:revision>
  <dcterms:created xsi:type="dcterms:W3CDTF">2023-08-31T21:22:00Z</dcterms:created>
  <dcterms:modified xsi:type="dcterms:W3CDTF">2023-09-0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zMVBK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